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290701" w14:textId="5C5774E4" w:rsidR="00487926" w:rsidRDefault="00487926" w:rsidP="00487926">
      <w:pPr>
        <w:pStyle w:val="NormalWeb"/>
        <w:jc w:val="center"/>
      </w:pPr>
      <w:r w:rsidRPr="00487926">
        <w:rPr>
          <w:noProof/>
        </w:rPr>
        <w:drawing>
          <wp:inline distT="0" distB="0" distL="0" distR="0" wp14:anchorId="222C2586" wp14:editId="55798428">
            <wp:extent cx="2240629" cy="841166"/>
            <wp:effectExtent l="0" t="0" r="0" b="0"/>
            <wp:docPr id="1989435473" name="Picture 1" descr="A logo with blue lines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435473" name="Picture 1" descr="A logo with blue lines and black text&#10;&#10;Description automatically generated"/>
                    <pic:cNvPicPr/>
                  </pic:nvPicPr>
                  <pic:blipFill>
                    <a:blip r:embed="rId8"/>
                    <a:stretch>
                      <a:fillRect/>
                    </a:stretch>
                  </pic:blipFill>
                  <pic:spPr>
                    <a:xfrm>
                      <a:off x="0" y="0"/>
                      <a:ext cx="2318769" cy="870501"/>
                    </a:xfrm>
                    <a:prstGeom prst="rect">
                      <a:avLst/>
                    </a:prstGeom>
                  </pic:spPr>
                </pic:pic>
              </a:graphicData>
            </a:graphic>
          </wp:inline>
        </w:drawing>
      </w:r>
    </w:p>
    <w:p w14:paraId="7F3B766C" w14:textId="77777777" w:rsidR="00487926" w:rsidRDefault="00487926" w:rsidP="00487926">
      <w:pPr>
        <w:pStyle w:val="NormalWeb"/>
        <w:jc w:val="center"/>
      </w:pPr>
    </w:p>
    <w:p w14:paraId="1C8E3552" w14:textId="77777777" w:rsidR="00487926" w:rsidRDefault="00487926" w:rsidP="00487926">
      <w:pPr>
        <w:pStyle w:val="NormalWeb"/>
        <w:jc w:val="center"/>
      </w:pPr>
    </w:p>
    <w:p w14:paraId="0614BA46" w14:textId="77777777" w:rsidR="00487926" w:rsidRDefault="00487926" w:rsidP="00487926">
      <w:pPr>
        <w:pStyle w:val="NormalWeb"/>
        <w:jc w:val="center"/>
      </w:pPr>
    </w:p>
    <w:p w14:paraId="6FA499C7" w14:textId="1FFE9E89" w:rsidR="00220DE2" w:rsidRPr="008754DA" w:rsidRDefault="00220DE2" w:rsidP="00487926">
      <w:pPr>
        <w:pStyle w:val="NormalWeb"/>
        <w:jc w:val="center"/>
      </w:pPr>
      <w:r w:rsidRPr="008754DA">
        <w:t>RELATÓRIO DAS ATIVIDADES DESENVOLVIDAS DURANTE O PERÍODO EXPERIMENTAL</w:t>
      </w:r>
    </w:p>
    <w:p w14:paraId="18AC4FBF" w14:textId="69F354D5" w:rsidR="00220DE2" w:rsidRDefault="00220DE2" w:rsidP="00487926">
      <w:pPr>
        <w:pStyle w:val="NormalWeb"/>
        <w:jc w:val="center"/>
      </w:pPr>
      <w:r w:rsidRPr="008754DA">
        <w:t>(</w:t>
      </w:r>
      <w:r w:rsidR="00004B3F">
        <w:t>Setembro</w:t>
      </w:r>
      <w:r w:rsidRPr="008754DA">
        <w:t xml:space="preserve"> de 20</w:t>
      </w:r>
      <w:r w:rsidR="00004B3F">
        <w:t>20</w:t>
      </w:r>
      <w:r w:rsidRPr="008754DA">
        <w:t xml:space="preserve"> a </w:t>
      </w:r>
      <w:r w:rsidR="00004B3F">
        <w:t xml:space="preserve">Novembro </w:t>
      </w:r>
      <w:r w:rsidRPr="008754DA">
        <w:t>de 20</w:t>
      </w:r>
      <w:r w:rsidR="00004B3F">
        <w:t>24</w:t>
      </w:r>
      <w:r w:rsidRPr="008754DA">
        <w:t>)</w:t>
      </w:r>
    </w:p>
    <w:p w14:paraId="0AA6D849" w14:textId="77777777" w:rsidR="00487926" w:rsidRDefault="00487926" w:rsidP="00487926">
      <w:pPr>
        <w:pStyle w:val="NormalWeb"/>
        <w:jc w:val="center"/>
      </w:pPr>
    </w:p>
    <w:p w14:paraId="25B54B5B" w14:textId="77777777" w:rsidR="00487926" w:rsidRDefault="00487926" w:rsidP="00487926">
      <w:pPr>
        <w:pStyle w:val="NormalWeb"/>
        <w:jc w:val="center"/>
      </w:pPr>
    </w:p>
    <w:p w14:paraId="48D97027" w14:textId="77777777" w:rsidR="00487926" w:rsidRDefault="00487926" w:rsidP="00487926">
      <w:pPr>
        <w:pStyle w:val="NormalWeb"/>
        <w:jc w:val="center"/>
      </w:pPr>
    </w:p>
    <w:p w14:paraId="00E0A196" w14:textId="77777777" w:rsidR="00487926" w:rsidRDefault="00487926" w:rsidP="00487926">
      <w:pPr>
        <w:pStyle w:val="NormalWeb"/>
      </w:pPr>
    </w:p>
    <w:p w14:paraId="22EB8644" w14:textId="77777777" w:rsidR="00487926" w:rsidRDefault="00487926" w:rsidP="00487926">
      <w:pPr>
        <w:pStyle w:val="NormalWeb"/>
      </w:pPr>
    </w:p>
    <w:p w14:paraId="22E8146A" w14:textId="77777777" w:rsidR="00487926" w:rsidRPr="008754DA" w:rsidRDefault="00487926" w:rsidP="00487926">
      <w:pPr>
        <w:pStyle w:val="NormalWeb"/>
      </w:pPr>
    </w:p>
    <w:p w14:paraId="257C0DCF" w14:textId="0D5470C6" w:rsidR="00220DE2" w:rsidRDefault="00220DE2" w:rsidP="00487926">
      <w:pPr>
        <w:pStyle w:val="NormalWeb"/>
        <w:jc w:val="center"/>
      </w:pPr>
      <w:r w:rsidRPr="008754DA">
        <w:t>Filipe Quintal</w:t>
      </w:r>
    </w:p>
    <w:p w14:paraId="1618A699" w14:textId="77777777" w:rsidR="00487926" w:rsidRDefault="00487926" w:rsidP="00487926">
      <w:pPr>
        <w:pStyle w:val="NormalWeb"/>
        <w:jc w:val="left"/>
      </w:pPr>
      <w:r>
        <w:t>em cumprimento do disposto no artigo 8º do Regulamento de Avaliação dos Docentes da</w:t>
      </w:r>
    </w:p>
    <w:p w14:paraId="70F14CAC" w14:textId="4ABC040A" w:rsidR="00487926" w:rsidRPr="008754DA" w:rsidRDefault="00487926" w:rsidP="00487926">
      <w:pPr>
        <w:pStyle w:val="NormalWeb"/>
        <w:jc w:val="left"/>
      </w:pPr>
      <w:r>
        <w:t>Universidade da Madeira em Período Experimental</w:t>
      </w:r>
    </w:p>
    <w:p w14:paraId="1A677099" w14:textId="77777777" w:rsidR="00487926" w:rsidRDefault="00487926" w:rsidP="00487926">
      <w:pPr>
        <w:pStyle w:val="NormalWeb"/>
        <w:jc w:val="center"/>
      </w:pPr>
    </w:p>
    <w:p w14:paraId="605A8B70" w14:textId="77777777" w:rsidR="00487926" w:rsidRDefault="00487926" w:rsidP="00487926">
      <w:pPr>
        <w:pStyle w:val="NormalWeb"/>
        <w:jc w:val="center"/>
      </w:pPr>
    </w:p>
    <w:p w14:paraId="1213EDC9" w14:textId="77777777" w:rsidR="00487926" w:rsidRDefault="00487926" w:rsidP="00487926">
      <w:pPr>
        <w:pStyle w:val="NormalWeb"/>
        <w:jc w:val="center"/>
      </w:pPr>
    </w:p>
    <w:p w14:paraId="0E3C070A" w14:textId="77777777" w:rsidR="00487926" w:rsidRDefault="00487926" w:rsidP="00487926">
      <w:pPr>
        <w:pStyle w:val="NormalWeb"/>
        <w:jc w:val="center"/>
      </w:pPr>
    </w:p>
    <w:p w14:paraId="40F896C7" w14:textId="77777777" w:rsidR="00487926" w:rsidRDefault="00487926" w:rsidP="00487926">
      <w:pPr>
        <w:pStyle w:val="NormalWeb"/>
        <w:jc w:val="center"/>
      </w:pPr>
    </w:p>
    <w:p w14:paraId="0B75641B" w14:textId="09AFB5EF" w:rsidR="009B3585" w:rsidRDefault="00487926" w:rsidP="00487926">
      <w:pPr>
        <w:pStyle w:val="NormalWeb"/>
        <w:jc w:val="center"/>
      </w:pPr>
      <w:r>
        <w:t xml:space="preserve">Outubro </w:t>
      </w:r>
      <w:r w:rsidR="00220DE2" w:rsidRPr="008754DA">
        <w:t>de 2024</w:t>
      </w:r>
    </w:p>
    <w:p w14:paraId="34E3478C" w14:textId="77777777" w:rsidR="009B3585" w:rsidRDefault="009B3585">
      <w:pPr>
        <w:spacing w:after="0" w:line="240" w:lineRule="auto"/>
        <w:jc w:val="left"/>
        <w:rPr>
          <w:rFonts w:ascii="Times New Roman" w:hAnsi="Times New Roman"/>
        </w:rPr>
      </w:pPr>
      <w:r>
        <w:lastRenderedPageBreak/>
        <w:br w:type="page"/>
      </w:r>
    </w:p>
    <w:sdt>
      <w:sdtPr>
        <w:rPr>
          <w:rFonts w:ascii="Garamond" w:eastAsia="Times New Roman" w:hAnsi="Garamond" w:cs="Times New Roman"/>
          <w:b/>
          <w:bCs/>
          <w:color w:val="000000"/>
          <w:sz w:val="24"/>
          <w:szCs w:val="24"/>
          <w:lang w:val="en-PT" w:eastAsia="en-GB"/>
          <w14:textFill>
            <w14:solidFill>
              <w14:srgbClr w14:val="000000">
                <w14:lumMod w14:val="75000"/>
              </w14:srgbClr>
            </w14:solidFill>
          </w14:textFill>
        </w:rPr>
        <w:id w:val="1929924044"/>
        <w:docPartObj>
          <w:docPartGallery w:val="Table of Contents"/>
          <w:docPartUnique/>
        </w:docPartObj>
      </w:sdtPr>
      <w:sdtEndPr>
        <w:rPr>
          <w:b w:val="0"/>
          <w:bCs w:val="0"/>
          <w:noProof/>
          <w:lang w:val="pt-PT"/>
        </w:rPr>
      </w:sdtEndPr>
      <w:sdtContent>
        <w:p w14:paraId="2249ED83" w14:textId="67C3F332" w:rsidR="000A1226" w:rsidRPr="00517761" w:rsidRDefault="00517761" w:rsidP="003B2061">
          <w:pPr>
            <w:pStyle w:val="TOCHeading"/>
            <w:rPr>
              <w:rFonts w:eastAsia="Times New Roman"/>
              <w:b/>
              <w:bCs/>
              <w:color w:val="2F5496" w:themeColor="accent1" w:themeShade="BF"/>
            </w:rPr>
          </w:pPr>
          <w:r>
            <w:rPr>
              <w:rFonts w:eastAsia="Times New Roman"/>
              <w:color w:val="2F5496" w:themeColor="accent1" w:themeShade="BF"/>
            </w:rPr>
            <w:t>Índice</w:t>
          </w:r>
        </w:p>
        <w:p w14:paraId="2C0E5A10" w14:textId="4819904E" w:rsidR="00967DC0" w:rsidRPr="00967DC0" w:rsidRDefault="000A1226">
          <w:pPr>
            <w:pStyle w:val="TOC1"/>
            <w:tabs>
              <w:tab w:val="left" w:pos="480"/>
              <w:tab w:val="right" w:leader="dot" w:pos="9016"/>
            </w:tabs>
            <w:rPr>
              <w:rFonts w:ascii="Garamond" w:eastAsiaTheme="minorEastAsia" w:hAnsi="Garamond" w:cstheme="minorBidi"/>
              <w:b w:val="0"/>
              <w:bCs w:val="0"/>
              <w:i w:val="0"/>
              <w:iCs w:val="0"/>
              <w:noProof/>
              <w:kern w:val="2"/>
              <w:lang w:val="en-PT"/>
              <w14:ligatures w14:val="standardContextual"/>
            </w:rPr>
          </w:pPr>
          <w:r w:rsidRPr="00967DC0">
            <w:rPr>
              <w:rFonts w:ascii="Garamond" w:hAnsi="Garamond"/>
              <w:b w:val="0"/>
              <w:bCs w:val="0"/>
            </w:rPr>
            <w:fldChar w:fldCharType="begin"/>
          </w:r>
          <w:r w:rsidRPr="00967DC0">
            <w:rPr>
              <w:rFonts w:ascii="Garamond" w:hAnsi="Garamond"/>
              <w:b w:val="0"/>
              <w:bCs w:val="0"/>
            </w:rPr>
            <w:instrText xml:space="preserve"> TOC \o "1-3" \h \z \u </w:instrText>
          </w:r>
          <w:r w:rsidRPr="00967DC0">
            <w:rPr>
              <w:rFonts w:ascii="Garamond" w:hAnsi="Garamond"/>
              <w:b w:val="0"/>
              <w:bCs w:val="0"/>
            </w:rPr>
            <w:fldChar w:fldCharType="separate"/>
          </w:r>
          <w:hyperlink w:anchor="_Toc178169401" w:history="1">
            <w:r w:rsidR="00967DC0" w:rsidRPr="00967DC0">
              <w:rPr>
                <w:rStyle w:val="Hyperlink"/>
                <w:rFonts w:ascii="Garamond" w:hAnsi="Garamond"/>
                <w:b w:val="0"/>
                <w:bCs w:val="0"/>
                <w:noProof/>
              </w:rPr>
              <w:t>1.</w:t>
            </w:r>
            <w:r w:rsidR="00967DC0" w:rsidRPr="00967DC0">
              <w:rPr>
                <w:rFonts w:ascii="Garamond" w:eastAsiaTheme="minorEastAsia" w:hAnsi="Garamond" w:cstheme="minorBidi"/>
                <w:b w:val="0"/>
                <w:bCs w:val="0"/>
                <w:i w:val="0"/>
                <w:iCs w:val="0"/>
                <w:noProof/>
                <w:kern w:val="2"/>
                <w:lang w:val="en-PT"/>
                <w14:ligatures w14:val="standardContextual"/>
              </w:rPr>
              <w:tab/>
            </w:r>
            <w:r w:rsidR="00967DC0" w:rsidRPr="00967DC0">
              <w:rPr>
                <w:rStyle w:val="Hyperlink"/>
                <w:rFonts w:ascii="Garamond" w:hAnsi="Garamond"/>
                <w:b w:val="0"/>
                <w:bCs w:val="0"/>
                <w:noProof/>
              </w:rPr>
              <w:t>Introdução</w:t>
            </w:r>
            <w:r w:rsidR="00967DC0" w:rsidRPr="00967DC0">
              <w:rPr>
                <w:rFonts w:ascii="Garamond" w:hAnsi="Garamond"/>
                <w:b w:val="0"/>
                <w:bCs w:val="0"/>
                <w:noProof/>
                <w:webHidden/>
              </w:rPr>
              <w:tab/>
            </w:r>
            <w:r w:rsidR="00967DC0" w:rsidRPr="00967DC0">
              <w:rPr>
                <w:rFonts w:ascii="Garamond" w:hAnsi="Garamond"/>
                <w:b w:val="0"/>
                <w:bCs w:val="0"/>
                <w:noProof/>
                <w:webHidden/>
              </w:rPr>
              <w:fldChar w:fldCharType="begin"/>
            </w:r>
            <w:r w:rsidR="00967DC0" w:rsidRPr="00967DC0">
              <w:rPr>
                <w:rFonts w:ascii="Garamond" w:hAnsi="Garamond"/>
                <w:b w:val="0"/>
                <w:bCs w:val="0"/>
                <w:noProof/>
                <w:webHidden/>
              </w:rPr>
              <w:instrText xml:space="preserve"> PAGEREF _Toc178169401 \h </w:instrText>
            </w:r>
            <w:r w:rsidR="00967DC0" w:rsidRPr="00967DC0">
              <w:rPr>
                <w:rFonts w:ascii="Garamond" w:hAnsi="Garamond"/>
                <w:b w:val="0"/>
                <w:bCs w:val="0"/>
                <w:noProof/>
                <w:webHidden/>
              </w:rPr>
            </w:r>
            <w:r w:rsidR="00967DC0" w:rsidRPr="00967DC0">
              <w:rPr>
                <w:rFonts w:ascii="Garamond" w:hAnsi="Garamond"/>
                <w:b w:val="0"/>
                <w:bCs w:val="0"/>
                <w:noProof/>
                <w:webHidden/>
              </w:rPr>
              <w:fldChar w:fldCharType="separate"/>
            </w:r>
            <w:r w:rsidR="0045653C">
              <w:rPr>
                <w:rFonts w:ascii="Garamond" w:hAnsi="Garamond"/>
                <w:b w:val="0"/>
                <w:bCs w:val="0"/>
                <w:noProof/>
                <w:webHidden/>
              </w:rPr>
              <w:t>4</w:t>
            </w:r>
            <w:r w:rsidR="00967DC0" w:rsidRPr="00967DC0">
              <w:rPr>
                <w:rFonts w:ascii="Garamond" w:hAnsi="Garamond"/>
                <w:b w:val="0"/>
                <w:bCs w:val="0"/>
                <w:noProof/>
                <w:webHidden/>
              </w:rPr>
              <w:fldChar w:fldCharType="end"/>
            </w:r>
          </w:hyperlink>
        </w:p>
        <w:p w14:paraId="3DA1D255" w14:textId="44D57EF5"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02" w:history="1">
            <w:r w:rsidRPr="00967DC0">
              <w:rPr>
                <w:rStyle w:val="Hyperlink"/>
                <w:rFonts w:ascii="Garamond" w:hAnsi="Garamond"/>
                <w:b w:val="0"/>
                <w:bCs w:val="0"/>
                <w:noProof/>
              </w:rPr>
              <w:t>1.1.</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Nota bibliográfica</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02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4</w:t>
            </w:r>
            <w:r w:rsidRPr="00967DC0">
              <w:rPr>
                <w:rFonts w:ascii="Garamond" w:hAnsi="Garamond"/>
                <w:b w:val="0"/>
                <w:bCs w:val="0"/>
                <w:noProof/>
                <w:webHidden/>
              </w:rPr>
              <w:fldChar w:fldCharType="end"/>
            </w:r>
          </w:hyperlink>
        </w:p>
        <w:p w14:paraId="040EDB67" w14:textId="04ACFD34" w:rsidR="00967DC0" w:rsidRPr="00967DC0" w:rsidRDefault="00967DC0">
          <w:pPr>
            <w:pStyle w:val="TOC1"/>
            <w:tabs>
              <w:tab w:val="left" w:pos="480"/>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03" w:history="1">
            <w:r w:rsidRPr="00967DC0">
              <w:rPr>
                <w:rStyle w:val="Hyperlink"/>
                <w:rFonts w:ascii="Garamond" w:hAnsi="Garamond"/>
                <w:b w:val="0"/>
                <w:bCs w:val="0"/>
                <w:noProof/>
              </w:rPr>
              <w:t>2.</w:t>
            </w:r>
            <w:r w:rsidRPr="00967DC0">
              <w:rPr>
                <w:rFonts w:ascii="Garamond" w:eastAsiaTheme="minorEastAsia" w:hAnsi="Garamond" w:cstheme="minorBidi"/>
                <w:b w:val="0"/>
                <w:bCs w:val="0"/>
                <w:i w:val="0"/>
                <w:iCs w:val="0"/>
                <w:noProof/>
                <w:kern w:val="2"/>
                <w:lang w:val="en-PT"/>
                <w14:ligatures w14:val="standardContextual"/>
              </w:rPr>
              <w:tab/>
            </w:r>
            <w:r w:rsidRPr="00967DC0">
              <w:rPr>
                <w:rStyle w:val="Hyperlink"/>
                <w:rFonts w:ascii="Garamond" w:hAnsi="Garamond"/>
                <w:b w:val="0"/>
                <w:bCs w:val="0"/>
                <w:noProof/>
              </w:rPr>
              <w:t>Atividade Pedagógica</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03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6</w:t>
            </w:r>
            <w:r w:rsidRPr="00967DC0">
              <w:rPr>
                <w:rFonts w:ascii="Garamond" w:hAnsi="Garamond"/>
                <w:b w:val="0"/>
                <w:bCs w:val="0"/>
                <w:noProof/>
                <w:webHidden/>
              </w:rPr>
              <w:fldChar w:fldCharType="end"/>
            </w:r>
          </w:hyperlink>
        </w:p>
        <w:p w14:paraId="4903ADB3" w14:textId="2160B862"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04" w:history="1">
            <w:r w:rsidRPr="00967DC0">
              <w:rPr>
                <w:rStyle w:val="Hyperlink"/>
                <w:rFonts w:ascii="Garamond" w:hAnsi="Garamond"/>
                <w:b w:val="0"/>
                <w:bCs w:val="0"/>
                <w:noProof/>
              </w:rPr>
              <w:t>2.1.</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Atualizar a totalidade material pedagógico para 2 unidades curriculares lecionadas pelo docente em questão.</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04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7</w:t>
            </w:r>
            <w:r w:rsidRPr="00967DC0">
              <w:rPr>
                <w:rFonts w:ascii="Garamond" w:hAnsi="Garamond"/>
                <w:b w:val="0"/>
                <w:bCs w:val="0"/>
                <w:noProof/>
                <w:webHidden/>
              </w:rPr>
              <w:fldChar w:fldCharType="end"/>
            </w:r>
          </w:hyperlink>
        </w:p>
        <w:p w14:paraId="2D2B771B" w14:textId="6CFE1796"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05" w:history="1">
            <w:r w:rsidRPr="00967DC0">
              <w:rPr>
                <w:rStyle w:val="Hyperlink"/>
                <w:rFonts w:ascii="Garamond" w:hAnsi="Garamond"/>
                <w:b w:val="0"/>
                <w:bCs w:val="0"/>
                <w:noProof/>
              </w:rPr>
              <w:t>2.2.</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ropor em média 3 temas de projeto/estágio de licenciatura por ano.</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05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8</w:t>
            </w:r>
            <w:r w:rsidRPr="00967DC0">
              <w:rPr>
                <w:rFonts w:ascii="Garamond" w:hAnsi="Garamond"/>
                <w:b w:val="0"/>
                <w:bCs w:val="0"/>
                <w:noProof/>
                <w:webHidden/>
              </w:rPr>
              <w:fldChar w:fldCharType="end"/>
            </w:r>
          </w:hyperlink>
        </w:p>
        <w:p w14:paraId="778520CB" w14:textId="0B99C255"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06" w:history="1">
            <w:r w:rsidRPr="00967DC0">
              <w:rPr>
                <w:rStyle w:val="Hyperlink"/>
                <w:rFonts w:ascii="Garamond" w:hAnsi="Garamond"/>
                <w:b w:val="0"/>
                <w:bCs w:val="0"/>
                <w:noProof/>
              </w:rPr>
              <w:t>2.3.</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ropor em média 3 temas de dissertação/projeto/estágio de mestrado por ano.</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06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9</w:t>
            </w:r>
            <w:r w:rsidRPr="00967DC0">
              <w:rPr>
                <w:rFonts w:ascii="Garamond" w:hAnsi="Garamond"/>
                <w:b w:val="0"/>
                <w:bCs w:val="0"/>
                <w:noProof/>
                <w:webHidden/>
              </w:rPr>
              <w:fldChar w:fldCharType="end"/>
            </w:r>
          </w:hyperlink>
        </w:p>
        <w:p w14:paraId="494811B8" w14:textId="18EE2B18"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07" w:history="1">
            <w:r w:rsidRPr="00967DC0">
              <w:rPr>
                <w:rStyle w:val="Hyperlink"/>
                <w:rFonts w:ascii="Garamond" w:hAnsi="Garamond"/>
                <w:b w:val="0"/>
                <w:bCs w:val="0"/>
                <w:noProof/>
              </w:rPr>
              <w:t>2.4.</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Finalizar com sucesso a orientação de 4 alunos de mestrado e 4 alunos de licenciatura.</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07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0</w:t>
            </w:r>
            <w:r w:rsidRPr="00967DC0">
              <w:rPr>
                <w:rFonts w:ascii="Garamond" w:hAnsi="Garamond"/>
                <w:b w:val="0"/>
                <w:bCs w:val="0"/>
                <w:noProof/>
                <w:webHidden/>
              </w:rPr>
              <w:fldChar w:fldCharType="end"/>
            </w:r>
          </w:hyperlink>
        </w:p>
        <w:p w14:paraId="6CDC90FD" w14:textId="5ADE19A0"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08" w:history="1">
            <w:r w:rsidRPr="00967DC0">
              <w:rPr>
                <w:rStyle w:val="Hyperlink"/>
                <w:rFonts w:ascii="Garamond" w:hAnsi="Garamond"/>
                <w:b w:val="0"/>
                <w:bCs w:val="0"/>
                <w:noProof/>
              </w:rPr>
              <w:t>2.5.</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Notas finais.</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08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2</w:t>
            </w:r>
            <w:r w:rsidRPr="00967DC0">
              <w:rPr>
                <w:rFonts w:ascii="Garamond" w:hAnsi="Garamond"/>
                <w:b w:val="0"/>
                <w:bCs w:val="0"/>
                <w:noProof/>
                <w:webHidden/>
              </w:rPr>
              <w:fldChar w:fldCharType="end"/>
            </w:r>
          </w:hyperlink>
        </w:p>
        <w:p w14:paraId="64B32F3F" w14:textId="68DD44D4" w:rsidR="00967DC0" w:rsidRPr="00967DC0" w:rsidRDefault="00967DC0">
          <w:pPr>
            <w:pStyle w:val="TOC1"/>
            <w:tabs>
              <w:tab w:val="left" w:pos="480"/>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09" w:history="1">
            <w:r w:rsidRPr="00967DC0">
              <w:rPr>
                <w:rStyle w:val="Hyperlink"/>
                <w:rFonts w:ascii="Garamond" w:hAnsi="Garamond"/>
                <w:b w:val="0"/>
                <w:bCs w:val="0"/>
                <w:noProof/>
              </w:rPr>
              <w:t>3.</w:t>
            </w:r>
            <w:r w:rsidRPr="00967DC0">
              <w:rPr>
                <w:rFonts w:ascii="Garamond" w:eastAsiaTheme="minorEastAsia" w:hAnsi="Garamond" w:cstheme="minorBidi"/>
                <w:b w:val="0"/>
                <w:bCs w:val="0"/>
                <w:i w:val="0"/>
                <w:iCs w:val="0"/>
                <w:noProof/>
                <w:kern w:val="2"/>
                <w:lang w:val="en-PT"/>
                <w14:ligatures w14:val="standardContextual"/>
              </w:rPr>
              <w:tab/>
            </w:r>
            <w:r w:rsidRPr="00967DC0">
              <w:rPr>
                <w:rStyle w:val="Hyperlink"/>
                <w:rFonts w:ascii="Garamond" w:hAnsi="Garamond"/>
                <w:b w:val="0"/>
                <w:bCs w:val="0"/>
                <w:noProof/>
              </w:rPr>
              <w:t>Atividades de investigação e valorização do conhecimento</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09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3</w:t>
            </w:r>
            <w:r w:rsidRPr="00967DC0">
              <w:rPr>
                <w:rFonts w:ascii="Garamond" w:hAnsi="Garamond"/>
                <w:b w:val="0"/>
                <w:bCs w:val="0"/>
                <w:noProof/>
                <w:webHidden/>
              </w:rPr>
              <w:fldChar w:fldCharType="end"/>
            </w:r>
          </w:hyperlink>
        </w:p>
        <w:p w14:paraId="49286EF6" w14:textId="0A1846F4"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10" w:history="1">
            <w:r w:rsidRPr="00967DC0">
              <w:rPr>
                <w:rStyle w:val="Hyperlink"/>
                <w:rFonts w:ascii="Garamond" w:hAnsi="Garamond"/>
                <w:b w:val="0"/>
                <w:bCs w:val="0"/>
                <w:noProof/>
              </w:rPr>
              <w:t>3.1.</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ublicar 4 artigos em conferências e 2 artigos de revistas com fator de impacto.</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0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3</w:t>
            </w:r>
            <w:r w:rsidRPr="00967DC0">
              <w:rPr>
                <w:rFonts w:ascii="Garamond" w:hAnsi="Garamond"/>
                <w:b w:val="0"/>
                <w:bCs w:val="0"/>
                <w:noProof/>
                <w:webHidden/>
              </w:rPr>
              <w:fldChar w:fldCharType="end"/>
            </w:r>
          </w:hyperlink>
        </w:p>
        <w:p w14:paraId="2F359C80" w14:textId="5FE5ADE5"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11" w:history="1">
            <w:r w:rsidRPr="00967DC0">
              <w:rPr>
                <w:rStyle w:val="Hyperlink"/>
                <w:rFonts w:ascii="Garamond" w:hAnsi="Garamond"/>
                <w:b w:val="0"/>
                <w:bCs w:val="0"/>
                <w:noProof/>
              </w:rPr>
              <w:t>3.2.</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articipar na submissão de 4 projetos de investigação com financiamento nacional ou internacional.</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1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4</w:t>
            </w:r>
            <w:r w:rsidRPr="00967DC0">
              <w:rPr>
                <w:rFonts w:ascii="Garamond" w:hAnsi="Garamond"/>
                <w:b w:val="0"/>
                <w:bCs w:val="0"/>
                <w:noProof/>
                <w:webHidden/>
              </w:rPr>
              <w:fldChar w:fldCharType="end"/>
            </w:r>
          </w:hyperlink>
        </w:p>
        <w:p w14:paraId="36C198C4" w14:textId="6D46DA0E"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12" w:history="1">
            <w:r w:rsidRPr="00967DC0">
              <w:rPr>
                <w:rStyle w:val="Hyperlink"/>
                <w:rFonts w:ascii="Garamond" w:hAnsi="Garamond"/>
                <w:b w:val="0"/>
                <w:bCs w:val="0"/>
                <w:noProof/>
              </w:rPr>
              <w:t>3.3.</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articipar na organização de 3 conferências.</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2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6</w:t>
            </w:r>
            <w:r w:rsidRPr="00967DC0">
              <w:rPr>
                <w:rFonts w:ascii="Garamond" w:hAnsi="Garamond"/>
                <w:b w:val="0"/>
                <w:bCs w:val="0"/>
                <w:noProof/>
                <w:webHidden/>
              </w:rPr>
              <w:fldChar w:fldCharType="end"/>
            </w:r>
          </w:hyperlink>
        </w:p>
        <w:p w14:paraId="3C0E6EDF" w14:textId="6CC67FAF" w:rsidR="00967DC0" w:rsidRPr="00967DC0" w:rsidRDefault="00967DC0">
          <w:pPr>
            <w:pStyle w:val="TOC1"/>
            <w:tabs>
              <w:tab w:val="left" w:pos="480"/>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13" w:history="1">
            <w:r w:rsidRPr="00967DC0">
              <w:rPr>
                <w:rStyle w:val="Hyperlink"/>
                <w:rFonts w:ascii="Garamond" w:hAnsi="Garamond"/>
                <w:b w:val="0"/>
                <w:bCs w:val="0"/>
                <w:noProof/>
              </w:rPr>
              <w:t>4.</w:t>
            </w:r>
            <w:r w:rsidRPr="00967DC0">
              <w:rPr>
                <w:rFonts w:ascii="Garamond" w:eastAsiaTheme="minorEastAsia" w:hAnsi="Garamond" w:cstheme="minorBidi"/>
                <w:b w:val="0"/>
                <w:bCs w:val="0"/>
                <w:i w:val="0"/>
                <w:iCs w:val="0"/>
                <w:noProof/>
                <w:kern w:val="2"/>
                <w:lang w:val="en-PT"/>
                <w14:ligatures w14:val="standardContextual"/>
              </w:rPr>
              <w:tab/>
            </w:r>
            <w:r w:rsidRPr="00967DC0">
              <w:rPr>
                <w:rStyle w:val="Hyperlink"/>
                <w:rFonts w:ascii="Garamond" w:hAnsi="Garamond"/>
                <w:b w:val="0"/>
                <w:bCs w:val="0"/>
                <w:noProof/>
              </w:rPr>
              <w:t>Atividade de serviço à Universidade</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3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8</w:t>
            </w:r>
            <w:r w:rsidRPr="00967DC0">
              <w:rPr>
                <w:rFonts w:ascii="Garamond" w:hAnsi="Garamond"/>
                <w:b w:val="0"/>
                <w:bCs w:val="0"/>
                <w:noProof/>
                <w:webHidden/>
              </w:rPr>
              <w:fldChar w:fldCharType="end"/>
            </w:r>
          </w:hyperlink>
        </w:p>
        <w:p w14:paraId="10C0286C" w14:textId="7A9AA838"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14" w:history="1">
            <w:r w:rsidRPr="00967DC0">
              <w:rPr>
                <w:rStyle w:val="Hyperlink"/>
                <w:rFonts w:ascii="Garamond" w:hAnsi="Garamond"/>
                <w:b w:val="0"/>
                <w:bCs w:val="0"/>
                <w:noProof/>
              </w:rPr>
              <w:t>4.1.</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articipar num conselho de curso durante dois anos.</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4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8</w:t>
            </w:r>
            <w:r w:rsidRPr="00967DC0">
              <w:rPr>
                <w:rFonts w:ascii="Garamond" w:hAnsi="Garamond"/>
                <w:b w:val="0"/>
                <w:bCs w:val="0"/>
                <w:noProof/>
                <w:webHidden/>
              </w:rPr>
              <w:fldChar w:fldCharType="end"/>
            </w:r>
          </w:hyperlink>
        </w:p>
        <w:p w14:paraId="36DB6EAF" w14:textId="66943B48"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15" w:history="1">
            <w:r w:rsidRPr="00967DC0">
              <w:rPr>
                <w:rStyle w:val="Hyperlink"/>
                <w:rFonts w:ascii="Garamond" w:hAnsi="Garamond"/>
                <w:b w:val="0"/>
                <w:bCs w:val="0"/>
                <w:noProof/>
              </w:rPr>
              <w:t>4.2.</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articipação na Comissão de Análise e Acompanhamento de Estudante – NE</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5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8</w:t>
            </w:r>
            <w:r w:rsidRPr="00967DC0">
              <w:rPr>
                <w:rFonts w:ascii="Garamond" w:hAnsi="Garamond"/>
                <w:b w:val="0"/>
                <w:bCs w:val="0"/>
                <w:noProof/>
                <w:webHidden/>
              </w:rPr>
              <w:fldChar w:fldCharType="end"/>
            </w:r>
          </w:hyperlink>
        </w:p>
        <w:p w14:paraId="1B31F2F0" w14:textId="772B4CEE"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16" w:history="1">
            <w:r w:rsidRPr="00967DC0">
              <w:rPr>
                <w:rStyle w:val="Hyperlink"/>
                <w:rFonts w:ascii="Garamond" w:hAnsi="Garamond"/>
                <w:b w:val="0"/>
                <w:bCs w:val="0"/>
                <w:noProof/>
              </w:rPr>
              <w:t>4.3.</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Definição de planos de Erasmus</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6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18</w:t>
            </w:r>
            <w:r w:rsidRPr="00967DC0">
              <w:rPr>
                <w:rFonts w:ascii="Garamond" w:hAnsi="Garamond"/>
                <w:b w:val="0"/>
                <w:bCs w:val="0"/>
                <w:noProof/>
                <w:webHidden/>
              </w:rPr>
              <w:fldChar w:fldCharType="end"/>
            </w:r>
          </w:hyperlink>
        </w:p>
        <w:p w14:paraId="66419FFA" w14:textId="70D75D2D"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17" w:history="1">
            <w:r w:rsidRPr="00967DC0">
              <w:rPr>
                <w:rStyle w:val="Hyperlink"/>
                <w:rFonts w:ascii="Garamond" w:hAnsi="Garamond"/>
                <w:b w:val="0"/>
                <w:bCs w:val="0"/>
                <w:noProof/>
              </w:rPr>
              <w:t>4.4.</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Criação do Relatório de Autoavaliação do Curso</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7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0</w:t>
            </w:r>
            <w:r w:rsidRPr="00967DC0">
              <w:rPr>
                <w:rFonts w:ascii="Garamond" w:hAnsi="Garamond"/>
                <w:b w:val="0"/>
                <w:bCs w:val="0"/>
                <w:noProof/>
                <w:webHidden/>
              </w:rPr>
              <w:fldChar w:fldCharType="end"/>
            </w:r>
          </w:hyperlink>
        </w:p>
        <w:p w14:paraId="7EA31BE6" w14:textId="5BDB570A"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18" w:history="1">
            <w:r w:rsidRPr="00967DC0">
              <w:rPr>
                <w:rStyle w:val="Hyperlink"/>
                <w:rFonts w:ascii="Garamond" w:hAnsi="Garamond"/>
                <w:b w:val="0"/>
                <w:bCs w:val="0"/>
                <w:noProof/>
              </w:rPr>
              <w:t>4.5.</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Outras tarefas no âmbito do Conselho de curso</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8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0</w:t>
            </w:r>
            <w:r w:rsidRPr="00967DC0">
              <w:rPr>
                <w:rFonts w:ascii="Garamond" w:hAnsi="Garamond"/>
                <w:b w:val="0"/>
                <w:bCs w:val="0"/>
                <w:noProof/>
                <w:webHidden/>
              </w:rPr>
              <w:fldChar w:fldCharType="end"/>
            </w:r>
          </w:hyperlink>
        </w:p>
        <w:p w14:paraId="52723DD7" w14:textId="09AFA41B"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19" w:history="1">
            <w:r w:rsidRPr="00967DC0">
              <w:rPr>
                <w:rStyle w:val="Hyperlink"/>
                <w:rFonts w:ascii="Garamond" w:hAnsi="Garamond"/>
                <w:b w:val="0"/>
                <w:bCs w:val="0"/>
                <w:noProof/>
              </w:rPr>
              <w:t>4.6.</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articipação em 4 júris de mestrado na qualidade de arguente.</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19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1</w:t>
            </w:r>
            <w:r w:rsidRPr="00967DC0">
              <w:rPr>
                <w:rFonts w:ascii="Garamond" w:hAnsi="Garamond"/>
                <w:b w:val="0"/>
                <w:bCs w:val="0"/>
                <w:noProof/>
                <w:webHidden/>
              </w:rPr>
              <w:fldChar w:fldCharType="end"/>
            </w:r>
          </w:hyperlink>
        </w:p>
        <w:p w14:paraId="03BB418B" w14:textId="0E2CD896"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20" w:history="1">
            <w:r w:rsidRPr="00967DC0">
              <w:rPr>
                <w:rStyle w:val="Hyperlink"/>
                <w:rFonts w:ascii="Garamond" w:hAnsi="Garamond"/>
                <w:b w:val="0"/>
                <w:bCs w:val="0"/>
                <w:noProof/>
              </w:rPr>
              <w:t>4.7.</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articipar em 4 ações de divulgação de cursos da UMa.</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0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2</w:t>
            </w:r>
            <w:r w:rsidRPr="00967DC0">
              <w:rPr>
                <w:rFonts w:ascii="Garamond" w:hAnsi="Garamond"/>
                <w:b w:val="0"/>
                <w:bCs w:val="0"/>
                <w:noProof/>
                <w:webHidden/>
              </w:rPr>
              <w:fldChar w:fldCharType="end"/>
            </w:r>
          </w:hyperlink>
        </w:p>
        <w:p w14:paraId="41CE1C35" w14:textId="13049BE6" w:rsidR="00967DC0" w:rsidRPr="00967DC0" w:rsidRDefault="00967DC0">
          <w:pPr>
            <w:pStyle w:val="TOC1"/>
            <w:tabs>
              <w:tab w:val="left" w:pos="480"/>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21" w:history="1">
            <w:r w:rsidRPr="00967DC0">
              <w:rPr>
                <w:rStyle w:val="Hyperlink"/>
                <w:rFonts w:ascii="Garamond" w:hAnsi="Garamond"/>
                <w:b w:val="0"/>
                <w:bCs w:val="0"/>
                <w:noProof/>
              </w:rPr>
              <w:t>5.</w:t>
            </w:r>
            <w:r w:rsidRPr="00967DC0">
              <w:rPr>
                <w:rFonts w:ascii="Garamond" w:eastAsiaTheme="minorEastAsia" w:hAnsi="Garamond" w:cstheme="minorBidi"/>
                <w:b w:val="0"/>
                <w:bCs w:val="0"/>
                <w:i w:val="0"/>
                <w:iCs w:val="0"/>
                <w:noProof/>
                <w:kern w:val="2"/>
                <w:lang w:val="en-PT"/>
                <w14:ligatures w14:val="standardContextual"/>
              </w:rPr>
              <w:tab/>
            </w:r>
            <w:r w:rsidRPr="00967DC0">
              <w:rPr>
                <w:rStyle w:val="Hyperlink"/>
                <w:rFonts w:ascii="Garamond" w:hAnsi="Garamond"/>
                <w:b w:val="0"/>
                <w:bCs w:val="0"/>
                <w:noProof/>
              </w:rPr>
              <w:t>Outras atividades</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1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5</w:t>
            </w:r>
            <w:r w:rsidRPr="00967DC0">
              <w:rPr>
                <w:rFonts w:ascii="Garamond" w:hAnsi="Garamond"/>
                <w:b w:val="0"/>
                <w:bCs w:val="0"/>
                <w:noProof/>
                <w:webHidden/>
              </w:rPr>
              <w:fldChar w:fldCharType="end"/>
            </w:r>
          </w:hyperlink>
        </w:p>
        <w:p w14:paraId="1B1CE543" w14:textId="78D291B8"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22" w:history="1">
            <w:r w:rsidRPr="00967DC0">
              <w:rPr>
                <w:rStyle w:val="Hyperlink"/>
                <w:rFonts w:ascii="Garamond" w:hAnsi="Garamond"/>
                <w:b w:val="0"/>
                <w:bCs w:val="0"/>
                <w:noProof/>
              </w:rPr>
              <w:t>5.1.</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articipação em Júris de concursos especiais de acesso</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2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5</w:t>
            </w:r>
            <w:r w:rsidRPr="00967DC0">
              <w:rPr>
                <w:rFonts w:ascii="Garamond" w:hAnsi="Garamond"/>
                <w:b w:val="0"/>
                <w:bCs w:val="0"/>
                <w:noProof/>
                <w:webHidden/>
              </w:rPr>
              <w:fldChar w:fldCharType="end"/>
            </w:r>
          </w:hyperlink>
        </w:p>
        <w:p w14:paraId="3E94042C" w14:textId="7C64278B"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23" w:history="1">
            <w:r w:rsidRPr="00967DC0">
              <w:rPr>
                <w:rStyle w:val="Hyperlink"/>
                <w:rFonts w:ascii="Garamond" w:hAnsi="Garamond"/>
                <w:b w:val="0"/>
                <w:bCs w:val="0"/>
                <w:noProof/>
              </w:rPr>
              <w:t>5.2.</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Participação num Júri de defesa pública do 3º Ciclo em Eng. Informática</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3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5</w:t>
            </w:r>
            <w:r w:rsidRPr="00967DC0">
              <w:rPr>
                <w:rFonts w:ascii="Garamond" w:hAnsi="Garamond"/>
                <w:b w:val="0"/>
                <w:bCs w:val="0"/>
                <w:noProof/>
                <w:webHidden/>
              </w:rPr>
              <w:fldChar w:fldCharType="end"/>
            </w:r>
          </w:hyperlink>
        </w:p>
        <w:p w14:paraId="4F70D4BD" w14:textId="2D4C4ABF"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24" w:history="1">
            <w:r w:rsidRPr="00967DC0">
              <w:rPr>
                <w:rStyle w:val="Hyperlink"/>
                <w:rFonts w:ascii="Garamond" w:hAnsi="Garamond"/>
                <w:b w:val="0"/>
                <w:bCs w:val="0"/>
                <w:noProof/>
              </w:rPr>
              <w:t>5.3.</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Substituição do Coordenador do departamento de Engenharia Informática e Design de Medias Interativos</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4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5</w:t>
            </w:r>
            <w:r w:rsidRPr="00967DC0">
              <w:rPr>
                <w:rFonts w:ascii="Garamond" w:hAnsi="Garamond"/>
                <w:b w:val="0"/>
                <w:bCs w:val="0"/>
                <w:noProof/>
                <w:webHidden/>
              </w:rPr>
              <w:fldChar w:fldCharType="end"/>
            </w:r>
          </w:hyperlink>
        </w:p>
        <w:p w14:paraId="369E3ED0" w14:textId="3B372B26" w:rsidR="00967DC0" w:rsidRPr="00967DC0" w:rsidRDefault="00967DC0">
          <w:pPr>
            <w:pStyle w:val="TOC1"/>
            <w:tabs>
              <w:tab w:val="left" w:pos="480"/>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25" w:history="1">
            <w:r w:rsidRPr="00967DC0">
              <w:rPr>
                <w:rStyle w:val="Hyperlink"/>
                <w:rFonts w:ascii="Garamond" w:hAnsi="Garamond"/>
                <w:b w:val="0"/>
                <w:bCs w:val="0"/>
                <w:noProof/>
              </w:rPr>
              <w:t>6.</w:t>
            </w:r>
            <w:r w:rsidRPr="00967DC0">
              <w:rPr>
                <w:rFonts w:ascii="Garamond" w:eastAsiaTheme="minorEastAsia" w:hAnsi="Garamond" w:cstheme="minorBidi"/>
                <w:b w:val="0"/>
                <w:bCs w:val="0"/>
                <w:i w:val="0"/>
                <w:iCs w:val="0"/>
                <w:noProof/>
                <w:kern w:val="2"/>
                <w:lang w:val="en-PT"/>
                <w14:ligatures w14:val="standardContextual"/>
              </w:rPr>
              <w:tab/>
            </w:r>
            <w:r w:rsidRPr="00967DC0">
              <w:rPr>
                <w:rStyle w:val="Hyperlink"/>
                <w:rFonts w:ascii="Garamond" w:hAnsi="Garamond"/>
                <w:b w:val="0"/>
                <w:bCs w:val="0"/>
                <w:noProof/>
              </w:rPr>
              <w:t>Conclusão</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5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7</w:t>
            </w:r>
            <w:r w:rsidRPr="00967DC0">
              <w:rPr>
                <w:rFonts w:ascii="Garamond" w:hAnsi="Garamond"/>
                <w:b w:val="0"/>
                <w:bCs w:val="0"/>
                <w:noProof/>
                <w:webHidden/>
              </w:rPr>
              <w:fldChar w:fldCharType="end"/>
            </w:r>
          </w:hyperlink>
        </w:p>
        <w:p w14:paraId="6FDC7778" w14:textId="7CC24E12" w:rsidR="00967DC0" w:rsidRPr="00967DC0" w:rsidRDefault="00967DC0">
          <w:pPr>
            <w:pStyle w:val="TOC2"/>
            <w:tabs>
              <w:tab w:val="left" w:pos="960"/>
              <w:tab w:val="right" w:leader="dot" w:pos="9016"/>
            </w:tabs>
            <w:rPr>
              <w:rFonts w:ascii="Garamond" w:eastAsiaTheme="minorEastAsia" w:hAnsi="Garamond" w:cstheme="minorBidi"/>
              <w:b w:val="0"/>
              <w:bCs w:val="0"/>
              <w:noProof/>
              <w:kern w:val="2"/>
              <w:sz w:val="24"/>
              <w:szCs w:val="24"/>
              <w:lang w:val="en-PT"/>
              <w14:ligatures w14:val="standardContextual"/>
            </w:rPr>
          </w:pPr>
          <w:hyperlink w:anchor="_Toc178169426" w:history="1">
            <w:r w:rsidRPr="00967DC0">
              <w:rPr>
                <w:rStyle w:val="Hyperlink"/>
                <w:rFonts w:ascii="Garamond" w:hAnsi="Garamond"/>
                <w:b w:val="0"/>
                <w:bCs w:val="0"/>
                <w:noProof/>
              </w:rPr>
              <w:t>6.1.</w:t>
            </w:r>
            <w:r w:rsidRPr="00967DC0">
              <w:rPr>
                <w:rFonts w:ascii="Garamond" w:eastAsiaTheme="minorEastAsia" w:hAnsi="Garamond" w:cstheme="minorBidi"/>
                <w:b w:val="0"/>
                <w:bCs w:val="0"/>
                <w:noProof/>
                <w:kern w:val="2"/>
                <w:sz w:val="24"/>
                <w:szCs w:val="24"/>
                <w:lang w:val="en-PT"/>
                <w14:ligatures w14:val="standardContextual"/>
              </w:rPr>
              <w:tab/>
            </w:r>
            <w:r w:rsidRPr="00967DC0">
              <w:rPr>
                <w:rStyle w:val="Hyperlink"/>
                <w:rFonts w:ascii="Garamond" w:hAnsi="Garamond"/>
                <w:b w:val="0"/>
                <w:bCs w:val="0"/>
                <w:noProof/>
              </w:rPr>
              <w:t>Considerações Finais</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6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28</w:t>
            </w:r>
            <w:r w:rsidRPr="00967DC0">
              <w:rPr>
                <w:rFonts w:ascii="Garamond" w:hAnsi="Garamond"/>
                <w:b w:val="0"/>
                <w:bCs w:val="0"/>
                <w:noProof/>
                <w:webHidden/>
              </w:rPr>
              <w:fldChar w:fldCharType="end"/>
            </w:r>
          </w:hyperlink>
        </w:p>
        <w:p w14:paraId="77E0227D" w14:textId="5E2655ED" w:rsidR="00967DC0" w:rsidRPr="00967DC0" w:rsidRDefault="00967DC0">
          <w:pPr>
            <w:pStyle w:val="TOC1"/>
            <w:tabs>
              <w:tab w:val="left" w:pos="480"/>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27" w:history="1">
            <w:r w:rsidRPr="00967DC0">
              <w:rPr>
                <w:rStyle w:val="Hyperlink"/>
                <w:rFonts w:ascii="Garamond" w:hAnsi="Garamond"/>
                <w:b w:val="0"/>
                <w:bCs w:val="0"/>
                <w:noProof/>
              </w:rPr>
              <w:t>7.</w:t>
            </w:r>
            <w:r w:rsidRPr="00967DC0">
              <w:rPr>
                <w:rFonts w:ascii="Garamond" w:eastAsiaTheme="minorEastAsia" w:hAnsi="Garamond" w:cstheme="minorBidi"/>
                <w:b w:val="0"/>
                <w:bCs w:val="0"/>
                <w:i w:val="0"/>
                <w:iCs w:val="0"/>
                <w:noProof/>
                <w:kern w:val="2"/>
                <w:lang w:val="en-PT"/>
                <w14:ligatures w14:val="standardContextual"/>
              </w:rPr>
              <w:tab/>
            </w:r>
            <w:r w:rsidRPr="00967DC0">
              <w:rPr>
                <w:rStyle w:val="Hyperlink"/>
                <w:rFonts w:ascii="Garamond" w:hAnsi="Garamond"/>
                <w:b w:val="0"/>
                <w:bCs w:val="0"/>
                <w:noProof/>
              </w:rPr>
              <w:t>Referências</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7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30</w:t>
            </w:r>
            <w:r w:rsidRPr="00967DC0">
              <w:rPr>
                <w:rFonts w:ascii="Garamond" w:hAnsi="Garamond"/>
                <w:b w:val="0"/>
                <w:bCs w:val="0"/>
                <w:noProof/>
                <w:webHidden/>
              </w:rPr>
              <w:fldChar w:fldCharType="end"/>
            </w:r>
          </w:hyperlink>
        </w:p>
        <w:p w14:paraId="6C9804D3" w14:textId="514A023E" w:rsidR="00967DC0" w:rsidRPr="00967DC0" w:rsidRDefault="00967DC0">
          <w:pPr>
            <w:pStyle w:val="TOC1"/>
            <w:tabs>
              <w:tab w:val="left" w:pos="480"/>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28" w:history="1">
            <w:r w:rsidRPr="00967DC0">
              <w:rPr>
                <w:rStyle w:val="Hyperlink"/>
                <w:rFonts w:ascii="Garamond" w:hAnsi="Garamond"/>
                <w:b w:val="0"/>
                <w:bCs w:val="0"/>
                <w:noProof/>
              </w:rPr>
              <w:t>8.</w:t>
            </w:r>
            <w:r w:rsidRPr="00967DC0">
              <w:rPr>
                <w:rFonts w:ascii="Garamond" w:eastAsiaTheme="minorEastAsia" w:hAnsi="Garamond" w:cstheme="minorBidi"/>
                <w:b w:val="0"/>
                <w:bCs w:val="0"/>
                <w:i w:val="0"/>
                <w:iCs w:val="0"/>
                <w:noProof/>
                <w:kern w:val="2"/>
                <w:lang w:val="en-PT"/>
                <w14:ligatures w14:val="standardContextual"/>
              </w:rPr>
              <w:tab/>
            </w:r>
            <w:r w:rsidRPr="00967DC0">
              <w:rPr>
                <w:rStyle w:val="Hyperlink"/>
                <w:rFonts w:ascii="Garamond" w:hAnsi="Garamond"/>
                <w:b w:val="0"/>
                <w:bCs w:val="0"/>
                <w:noProof/>
              </w:rPr>
              <w:t>Anexos</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8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33</w:t>
            </w:r>
            <w:r w:rsidRPr="00967DC0">
              <w:rPr>
                <w:rFonts w:ascii="Garamond" w:hAnsi="Garamond"/>
                <w:b w:val="0"/>
                <w:bCs w:val="0"/>
                <w:noProof/>
                <w:webHidden/>
              </w:rPr>
              <w:fldChar w:fldCharType="end"/>
            </w:r>
          </w:hyperlink>
        </w:p>
        <w:p w14:paraId="1EFE16C1" w14:textId="2FABEC1D" w:rsidR="00967DC0" w:rsidRPr="00967DC0" w:rsidRDefault="00967DC0">
          <w:pPr>
            <w:pStyle w:val="TOC1"/>
            <w:tabs>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29" w:history="1">
            <w:r w:rsidRPr="00967DC0">
              <w:rPr>
                <w:rStyle w:val="Hyperlink"/>
                <w:rFonts w:ascii="Garamond" w:hAnsi="Garamond"/>
                <w:b w:val="0"/>
                <w:bCs w:val="0"/>
                <w:noProof/>
              </w:rPr>
              <w:t>A.1</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29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34</w:t>
            </w:r>
            <w:r w:rsidRPr="00967DC0">
              <w:rPr>
                <w:rFonts w:ascii="Garamond" w:hAnsi="Garamond"/>
                <w:b w:val="0"/>
                <w:bCs w:val="0"/>
                <w:noProof/>
                <w:webHidden/>
              </w:rPr>
              <w:fldChar w:fldCharType="end"/>
            </w:r>
          </w:hyperlink>
        </w:p>
        <w:p w14:paraId="14BBA695" w14:textId="6C29F41D" w:rsidR="00967DC0" w:rsidRPr="00967DC0" w:rsidRDefault="00967DC0">
          <w:pPr>
            <w:pStyle w:val="TOC1"/>
            <w:tabs>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30" w:history="1">
            <w:r w:rsidRPr="00967DC0">
              <w:rPr>
                <w:rStyle w:val="Hyperlink"/>
                <w:rFonts w:ascii="Garamond" w:hAnsi="Garamond"/>
                <w:b w:val="0"/>
                <w:bCs w:val="0"/>
                <w:noProof/>
              </w:rPr>
              <w:t>A.2</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30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35</w:t>
            </w:r>
            <w:r w:rsidRPr="00967DC0">
              <w:rPr>
                <w:rFonts w:ascii="Garamond" w:hAnsi="Garamond"/>
                <w:b w:val="0"/>
                <w:bCs w:val="0"/>
                <w:noProof/>
                <w:webHidden/>
              </w:rPr>
              <w:fldChar w:fldCharType="end"/>
            </w:r>
          </w:hyperlink>
        </w:p>
        <w:p w14:paraId="7DF26C01" w14:textId="753EB48B" w:rsidR="00967DC0" w:rsidRPr="00967DC0" w:rsidRDefault="00967DC0">
          <w:pPr>
            <w:pStyle w:val="TOC1"/>
            <w:tabs>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31" w:history="1">
            <w:r w:rsidRPr="00967DC0">
              <w:rPr>
                <w:rStyle w:val="Hyperlink"/>
                <w:rFonts w:ascii="Garamond" w:hAnsi="Garamond"/>
                <w:b w:val="0"/>
                <w:bCs w:val="0"/>
                <w:noProof/>
              </w:rPr>
              <w:t>A.3</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31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36</w:t>
            </w:r>
            <w:r w:rsidRPr="00967DC0">
              <w:rPr>
                <w:rFonts w:ascii="Garamond" w:hAnsi="Garamond"/>
                <w:b w:val="0"/>
                <w:bCs w:val="0"/>
                <w:noProof/>
                <w:webHidden/>
              </w:rPr>
              <w:fldChar w:fldCharType="end"/>
            </w:r>
          </w:hyperlink>
        </w:p>
        <w:p w14:paraId="58266650" w14:textId="1EC736B2" w:rsidR="00967DC0" w:rsidRPr="00967DC0" w:rsidRDefault="00967DC0">
          <w:pPr>
            <w:pStyle w:val="TOC1"/>
            <w:tabs>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32" w:history="1">
            <w:r w:rsidRPr="00967DC0">
              <w:rPr>
                <w:rStyle w:val="Hyperlink"/>
                <w:rFonts w:ascii="Garamond" w:hAnsi="Garamond"/>
                <w:b w:val="0"/>
                <w:bCs w:val="0"/>
                <w:noProof/>
              </w:rPr>
              <w:t>A.4</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32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37</w:t>
            </w:r>
            <w:r w:rsidRPr="00967DC0">
              <w:rPr>
                <w:rFonts w:ascii="Garamond" w:hAnsi="Garamond"/>
                <w:b w:val="0"/>
                <w:bCs w:val="0"/>
                <w:noProof/>
                <w:webHidden/>
              </w:rPr>
              <w:fldChar w:fldCharType="end"/>
            </w:r>
          </w:hyperlink>
        </w:p>
        <w:p w14:paraId="542FDFF5" w14:textId="5B3D41D7" w:rsidR="00967DC0" w:rsidRPr="00967DC0" w:rsidRDefault="00967DC0">
          <w:pPr>
            <w:pStyle w:val="TOC1"/>
            <w:tabs>
              <w:tab w:val="right" w:leader="dot" w:pos="9016"/>
            </w:tabs>
            <w:rPr>
              <w:rFonts w:ascii="Garamond" w:eastAsiaTheme="minorEastAsia" w:hAnsi="Garamond" w:cstheme="minorBidi"/>
              <w:b w:val="0"/>
              <w:bCs w:val="0"/>
              <w:i w:val="0"/>
              <w:iCs w:val="0"/>
              <w:noProof/>
              <w:kern w:val="2"/>
              <w:lang w:val="en-PT"/>
              <w14:ligatures w14:val="standardContextual"/>
            </w:rPr>
          </w:pPr>
          <w:hyperlink w:anchor="_Toc178169433" w:history="1">
            <w:r w:rsidRPr="00967DC0">
              <w:rPr>
                <w:rStyle w:val="Hyperlink"/>
                <w:rFonts w:ascii="Garamond" w:hAnsi="Garamond"/>
                <w:b w:val="0"/>
                <w:bCs w:val="0"/>
                <w:noProof/>
              </w:rPr>
              <w:t>A.5</w:t>
            </w:r>
            <w:r w:rsidRPr="00967DC0">
              <w:rPr>
                <w:rFonts w:ascii="Garamond" w:hAnsi="Garamond"/>
                <w:b w:val="0"/>
                <w:bCs w:val="0"/>
                <w:noProof/>
                <w:webHidden/>
              </w:rPr>
              <w:tab/>
            </w:r>
            <w:r w:rsidRPr="00967DC0">
              <w:rPr>
                <w:rFonts w:ascii="Garamond" w:hAnsi="Garamond"/>
                <w:b w:val="0"/>
                <w:bCs w:val="0"/>
                <w:noProof/>
                <w:webHidden/>
              </w:rPr>
              <w:fldChar w:fldCharType="begin"/>
            </w:r>
            <w:r w:rsidRPr="00967DC0">
              <w:rPr>
                <w:rFonts w:ascii="Garamond" w:hAnsi="Garamond"/>
                <w:b w:val="0"/>
                <w:bCs w:val="0"/>
                <w:noProof/>
                <w:webHidden/>
              </w:rPr>
              <w:instrText xml:space="preserve"> PAGEREF _Toc178169433 \h </w:instrText>
            </w:r>
            <w:r w:rsidRPr="00967DC0">
              <w:rPr>
                <w:rFonts w:ascii="Garamond" w:hAnsi="Garamond"/>
                <w:b w:val="0"/>
                <w:bCs w:val="0"/>
                <w:noProof/>
                <w:webHidden/>
              </w:rPr>
            </w:r>
            <w:r w:rsidRPr="00967DC0">
              <w:rPr>
                <w:rFonts w:ascii="Garamond" w:hAnsi="Garamond"/>
                <w:b w:val="0"/>
                <w:bCs w:val="0"/>
                <w:noProof/>
                <w:webHidden/>
              </w:rPr>
              <w:fldChar w:fldCharType="separate"/>
            </w:r>
            <w:r w:rsidR="0045653C">
              <w:rPr>
                <w:rFonts w:ascii="Garamond" w:hAnsi="Garamond"/>
                <w:b w:val="0"/>
                <w:bCs w:val="0"/>
                <w:noProof/>
                <w:webHidden/>
              </w:rPr>
              <w:t>38</w:t>
            </w:r>
            <w:r w:rsidRPr="00967DC0">
              <w:rPr>
                <w:rFonts w:ascii="Garamond" w:hAnsi="Garamond"/>
                <w:b w:val="0"/>
                <w:bCs w:val="0"/>
                <w:noProof/>
                <w:webHidden/>
              </w:rPr>
              <w:fldChar w:fldCharType="end"/>
            </w:r>
          </w:hyperlink>
        </w:p>
        <w:p w14:paraId="0929824D" w14:textId="4BAF8C20" w:rsidR="000A1226" w:rsidRPr="00487926" w:rsidRDefault="000A1226" w:rsidP="007F4E49">
          <w:r w:rsidRPr="00967DC0">
            <w:rPr>
              <w:noProof/>
            </w:rPr>
            <w:fldChar w:fldCharType="end"/>
          </w:r>
        </w:p>
      </w:sdtContent>
    </w:sdt>
    <w:p w14:paraId="51624349" w14:textId="77777777" w:rsidR="00004B3F" w:rsidRPr="00004B3F" w:rsidRDefault="00004B3F" w:rsidP="007F4E49"/>
    <w:p w14:paraId="5521503F" w14:textId="60496573" w:rsidR="00004B3F" w:rsidRPr="00004B3F" w:rsidRDefault="00220DE2" w:rsidP="007F4E49">
      <w:r w:rsidRPr="008754DA">
        <w:br w:type="page"/>
      </w:r>
    </w:p>
    <w:p w14:paraId="2CC2AB95" w14:textId="1286745F" w:rsidR="00220DE2" w:rsidRPr="008754DA" w:rsidRDefault="00220DE2" w:rsidP="007F4E49"/>
    <w:p w14:paraId="10B64AC3" w14:textId="6808A432" w:rsidR="00220DE2" w:rsidRPr="008754DA" w:rsidRDefault="00220DE2" w:rsidP="003B2061">
      <w:pPr>
        <w:pStyle w:val="Heading1"/>
      </w:pPr>
      <w:bookmarkStart w:id="0" w:name="_Toc175736910"/>
      <w:bookmarkStart w:id="1" w:name="_Toc178169401"/>
      <w:r w:rsidRPr="008754DA">
        <w:t>Introdução</w:t>
      </w:r>
      <w:bookmarkEnd w:id="0"/>
      <w:bookmarkEnd w:id="1"/>
      <w:r w:rsidRPr="008754DA">
        <w:t xml:space="preserve"> </w:t>
      </w:r>
    </w:p>
    <w:p w14:paraId="369A6BED" w14:textId="1820EFC2" w:rsidR="00AB0163" w:rsidRPr="007F4E49" w:rsidRDefault="000A5150" w:rsidP="007F4E49">
      <w:r w:rsidRPr="007F4E49">
        <w:t xml:space="preserve">O presente relatório visa dar cumprimento ao disposto no artigo </w:t>
      </w:r>
      <w:r w:rsidR="00AB0163" w:rsidRPr="007F4E49">
        <w:t>no Regulamento n° 510/2010, de 07 de junho, alterado pelo Regulamento n° 417/2014, e retificado pela Declaração de Retificação n° 728/2015 de 26/08, publicado no DR, 2° série n° 181, de 19 de setembro (Regulamento de Avaliação dos Docentes da Universidade da Madeira em período experimental).</w:t>
      </w:r>
    </w:p>
    <w:p w14:paraId="7FD60652" w14:textId="3EFBFBC7" w:rsidR="000A5150" w:rsidRPr="008754DA" w:rsidRDefault="000A5150" w:rsidP="007F4E49">
      <w:r w:rsidRPr="008754DA">
        <w:t xml:space="preserve">Tem como objetivo principal descrever de forma sucinta a atividade pedagógica e científica desenvolvida por Filipe Quintal, Professor Auxiliar da Universidade da Madeira, contratado a tempo indeterminado por um período experimental de cinco anos, com início </w:t>
      </w:r>
      <w:r w:rsidRPr="00DA37D9">
        <w:t xml:space="preserve">em Setembro de 2020 e término em </w:t>
      </w:r>
      <w:r w:rsidR="00FE43AB" w:rsidRPr="00DA37D9">
        <w:t>21 de Setembro</w:t>
      </w:r>
      <w:r w:rsidRPr="00DA37D9">
        <w:t xml:space="preserve"> de 2025.</w:t>
      </w:r>
      <w:r w:rsidRPr="008754DA">
        <w:t xml:space="preserve"> Estabelece uma relação clara entre os objetivos definidos para o período experimental (nos termos do artigo 6.º Fixação de objetivos do Regulamento de Avaliação dos Docentes da Universidade da Madeira em Período Experimental) e as atividades desenvolvidas ao longo do mesmo. O ponto 2 do artigo 8.º do referido Regulamento, indica que a entrega do relatório deve ocorrer 300 dias seguidos antes do termo do período experimental, pelo que este relatório contém a descrição das atividades que decorreram </w:t>
      </w:r>
      <w:r w:rsidRPr="00BF6B9D">
        <w:t xml:space="preserve">entre </w:t>
      </w:r>
      <w:r w:rsidR="00DA37D9" w:rsidRPr="00BF6B9D">
        <w:t>Setembro</w:t>
      </w:r>
      <w:r w:rsidRPr="00BF6B9D">
        <w:t xml:space="preserve"> de 20</w:t>
      </w:r>
      <w:r w:rsidR="00DA37D9" w:rsidRPr="00BF6B9D">
        <w:t>20</w:t>
      </w:r>
      <w:r w:rsidRPr="00BF6B9D">
        <w:t xml:space="preserve"> e </w:t>
      </w:r>
      <w:r w:rsidR="00DA37D9" w:rsidRPr="00BF6B9D">
        <w:t>Novembro</w:t>
      </w:r>
      <w:r w:rsidRPr="00BF6B9D">
        <w:t xml:space="preserve"> de </w:t>
      </w:r>
      <w:r w:rsidR="00DA37D9" w:rsidRPr="00BF6B9D">
        <w:t>2024</w:t>
      </w:r>
      <w:r w:rsidRPr="00BF6B9D">
        <w:t>.</w:t>
      </w:r>
    </w:p>
    <w:p w14:paraId="727FCA5D" w14:textId="6995428C" w:rsidR="000A5150" w:rsidRPr="00794D49" w:rsidRDefault="000A5150" w:rsidP="007F4E49">
      <w:pPr>
        <w:rPr>
          <w:color w:val="000000" w:themeColor="text1"/>
        </w:rPr>
      </w:pPr>
      <w:r w:rsidRPr="008754DA">
        <w:t xml:space="preserve">A organização deste documento segue a tabela com os objetivos definidos </w:t>
      </w:r>
      <w:r w:rsidR="00DA37D9">
        <w:t>em Outubro de 2020</w:t>
      </w:r>
      <w:r w:rsidRPr="008754DA">
        <w:t xml:space="preserve">, assinada </w:t>
      </w:r>
      <w:r w:rsidR="00DA37D9">
        <w:t>pelo Filipe Quintal</w:t>
      </w:r>
      <w:r w:rsidRPr="008754DA">
        <w:t>,</w:t>
      </w:r>
      <w:r w:rsidR="00306F21">
        <w:t xml:space="preserve"> pelo Coordenador do Departamento de Engenharia Informática e Design de Médias Interativo</w:t>
      </w:r>
      <w:r w:rsidR="009C0B6A">
        <w:t xml:space="preserve"> (</w:t>
      </w:r>
      <w:r w:rsidR="009C0B6A">
        <w:t>DEIDMI</w:t>
      </w:r>
      <w:r w:rsidR="009C0B6A">
        <w:t>)</w:t>
      </w:r>
      <w:r w:rsidR="00306F21">
        <w:t>,</w:t>
      </w:r>
      <w:r w:rsidRPr="008754DA">
        <w:t xml:space="preserve"> e pelo presidente da Faculdade de Ciências Exatas e Engenharias </w:t>
      </w:r>
      <w:r w:rsidRPr="00DE6FBF">
        <w:rPr>
          <w:color w:val="000000" w:themeColor="text1"/>
        </w:rPr>
        <w:t>(ver anexo</w:t>
      </w:r>
      <w:r w:rsidR="00794D49">
        <w:rPr>
          <w:color w:val="000000" w:themeColor="text1"/>
        </w:rPr>
        <w:t xml:space="preserve"> A2</w:t>
      </w:r>
      <w:r w:rsidRPr="00DE6FBF">
        <w:rPr>
          <w:color w:val="000000" w:themeColor="text1"/>
        </w:rPr>
        <w:t>)</w:t>
      </w:r>
      <w:r w:rsidRPr="008754DA">
        <w:t>. Contudo visto que o serviço, pedagógico, científico e académico, em alguns pontos ultrapassou o que foi de</w:t>
      </w:r>
      <w:r w:rsidR="007668DB" w:rsidRPr="008754DA">
        <w:t>f</w:t>
      </w:r>
      <w:r w:rsidRPr="008754DA">
        <w:t xml:space="preserve">inido aquando do início do período experimental, sempre que for relevante serão assinaladas outras contribuições não consideradas </w:t>
      </w:r>
      <w:r w:rsidR="00BF415D" w:rsidRPr="008754DA">
        <w:t>inicialmente</w:t>
      </w:r>
      <w:r w:rsidRPr="008754DA">
        <w:t xml:space="preserve">, mas que </w:t>
      </w:r>
      <w:r w:rsidR="00DA37D9">
        <w:t>são</w:t>
      </w:r>
      <w:r w:rsidRPr="008754DA">
        <w:t xml:space="preserve"> relevantes para a presente avaliação.</w:t>
      </w:r>
    </w:p>
    <w:p w14:paraId="5A4505FF" w14:textId="1543D6E6" w:rsidR="007668DB" w:rsidRPr="008754DA" w:rsidRDefault="000A5150" w:rsidP="007F4E49">
      <w:r w:rsidRPr="008754DA">
        <w:t>O restante documento do documento está organizado da seguinte forma. A próxima secção apresent</w:t>
      </w:r>
      <w:r w:rsidR="007668DB" w:rsidRPr="008754DA">
        <w:t>a</w:t>
      </w:r>
      <w:r w:rsidRPr="008754DA">
        <w:t xml:space="preserve"> uma nota bibliográfica do autor do </w:t>
      </w:r>
      <w:r w:rsidR="007668DB" w:rsidRPr="008754DA">
        <w:t>documento</w:t>
      </w:r>
      <w:r w:rsidRPr="008754DA">
        <w:t>. Os capítulos seguintes seguem a tab</w:t>
      </w:r>
      <w:r w:rsidR="007668DB" w:rsidRPr="008754DA">
        <w:t>e</w:t>
      </w:r>
      <w:r w:rsidRPr="008754DA">
        <w:t>l</w:t>
      </w:r>
      <w:r w:rsidR="007668DB" w:rsidRPr="008754DA">
        <w:t>a</w:t>
      </w:r>
      <w:r w:rsidRPr="008754DA">
        <w:t xml:space="preserve"> de avaliação mencionada anteriormente, primeiro são apresentadas as </w:t>
      </w:r>
      <w:r w:rsidR="002D5B9B" w:rsidRPr="008754DA">
        <w:t>Atividades</w:t>
      </w:r>
      <w:r w:rsidRPr="008754DA">
        <w:t xml:space="preserve"> Pedagógicas, </w:t>
      </w:r>
      <w:r w:rsidR="007668DB" w:rsidRPr="008754DA">
        <w:t xml:space="preserve">seguidas das </w:t>
      </w:r>
      <w:r w:rsidR="002D5B9B" w:rsidRPr="008754DA">
        <w:t>Atividades</w:t>
      </w:r>
      <w:r w:rsidR="007668DB" w:rsidRPr="008754DA">
        <w:t xml:space="preserve"> de Investigação e Valorização do Conhecimento, e das </w:t>
      </w:r>
      <w:r w:rsidR="002D5B9B" w:rsidRPr="008754DA">
        <w:t>Atividades</w:t>
      </w:r>
      <w:r w:rsidR="007668DB" w:rsidRPr="008754DA">
        <w:t xml:space="preserve"> de Serviço à Universidade, na última secção é apresentada uma Conclusão onde são discutidas todas as atividades realizadas no contexto dos objetivos inicialmente propostos.</w:t>
      </w:r>
    </w:p>
    <w:p w14:paraId="086F3758" w14:textId="37C8D023" w:rsidR="007668DB" w:rsidRPr="008754DA" w:rsidRDefault="007668DB" w:rsidP="003B2061">
      <w:pPr>
        <w:pStyle w:val="Heading2"/>
      </w:pPr>
      <w:bookmarkStart w:id="2" w:name="_Toc175736911"/>
      <w:bookmarkStart w:id="3" w:name="_Toc178169402"/>
      <w:r w:rsidRPr="008754DA">
        <w:t xml:space="preserve">Nota </w:t>
      </w:r>
      <w:r w:rsidR="002D5B9B" w:rsidRPr="008754DA">
        <w:t>bibliográfica</w:t>
      </w:r>
      <w:bookmarkEnd w:id="2"/>
      <w:bookmarkEnd w:id="3"/>
      <w:r w:rsidRPr="008754DA">
        <w:tab/>
      </w:r>
    </w:p>
    <w:p w14:paraId="74C3446A" w14:textId="7BE3C44F" w:rsidR="007668DB" w:rsidRPr="008754DA" w:rsidRDefault="007668DB" w:rsidP="00487926">
      <w:r w:rsidRPr="008754DA">
        <w:t xml:space="preserve">Após a apresentação nos </w:t>
      </w:r>
      <w:r w:rsidR="00647F4A" w:rsidRPr="008754DA">
        <w:t>parágrafos</w:t>
      </w:r>
      <w:r w:rsidRPr="008754DA">
        <w:t xml:space="preserve"> anterior, e de forma a facilitar a leitura e avaliação do conteúdo apresentado, todo o discurso </w:t>
      </w:r>
      <w:r w:rsidR="00077E7C" w:rsidRPr="008754DA">
        <w:t>restante até ao final do documento</w:t>
      </w:r>
      <w:r w:rsidRPr="008754DA">
        <w:t xml:space="preserve"> será apresentado na 1ª pessoa, do ponto de vista do</w:t>
      </w:r>
      <w:r w:rsidR="00BF415D">
        <w:t xml:space="preserve"> autor,</w:t>
      </w:r>
      <w:r w:rsidRPr="008754DA">
        <w:t xml:space="preserve"> professor Auxiliar Filipe Quintal.</w:t>
      </w:r>
    </w:p>
    <w:p w14:paraId="1E1BB4C6" w14:textId="4F2707C4" w:rsidR="00220DE2" w:rsidRPr="008754DA" w:rsidRDefault="00220DE2" w:rsidP="003B2061">
      <w:pPr>
        <w:pStyle w:val="Heading2"/>
      </w:pPr>
      <w:r w:rsidRPr="008754DA">
        <w:br w:type="page"/>
      </w:r>
    </w:p>
    <w:p w14:paraId="6D1DA3D8" w14:textId="77777777" w:rsidR="007F4E49" w:rsidRDefault="007F4E49" w:rsidP="007F4E49">
      <w:pPr>
        <w:rPr>
          <w:rFonts w:cstheme="majorBidi"/>
          <w:color w:val="1F3864" w:themeColor="accent1" w:themeShade="80"/>
          <w:sz w:val="32"/>
          <w:szCs w:val="32"/>
        </w:rPr>
      </w:pPr>
      <w:bookmarkStart w:id="4" w:name="_Toc175736912"/>
      <w:r>
        <w:lastRenderedPageBreak/>
        <w:br w:type="page"/>
      </w:r>
    </w:p>
    <w:p w14:paraId="6DC9F250" w14:textId="3D1BC33C" w:rsidR="00077E7C" w:rsidRPr="003B2061" w:rsidRDefault="00077E7C" w:rsidP="003B2061">
      <w:pPr>
        <w:pStyle w:val="Heading1"/>
      </w:pPr>
      <w:bookmarkStart w:id="5" w:name="_Toc178169403"/>
      <w:r w:rsidRPr="003B2061">
        <w:lastRenderedPageBreak/>
        <w:t xml:space="preserve">Atividade </w:t>
      </w:r>
      <w:r w:rsidR="00E105FF" w:rsidRPr="003B2061">
        <w:t>Pedagógica</w:t>
      </w:r>
      <w:bookmarkEnd w:id="4"/>
      <w:bookmarkEnd w:id="5"/>
      <w:r w:rsidRPr="003B2061">
        <w:t xml:space="preserve"> </w:t>
      </w:r>
    </w:p>
    <w:p w14:paraId="0824B8BC" w14:textId="78AFF71E" w:rsidR="00DE24D7" w:rsidRDefault="00DE24D7" w:rsidP="007F4E49">
      <w:r w:rsidRPr="008754DA">
        <w:t xml:space="preserve">Neste capítulo apresento a </w:t>
      </w:r>
      <w:r w:rsidR="00E105FF" w:rsidRPr="008754DA">
        <w:t>atividade</w:t>
      </w:r>
      <w:r w:rsidRPr="008754DA">
        <w:t xml:space="preserve"> pedagógica realizada durante o </w:t>
      </w:r>
      <w:r w:rsidR="00E105FF" w:rsidRPr="008754DA">
        <w:t>período</w:t>
      </w:r>
      <w:r w:rsidRPr="008754DA">
        <w:t xml:space="preserve"> de avaliação. </w:t>
      </w:r>
      <w:r w:rsidR="00E86492" w:rsidRPr="008754DA">
        <w:t xml:space="preserve">Cada um dos </w:t>
      </w:r>
      <w:r w:rsidR="00A7155D" w:rsidRPr="008754DA">
        <w:t>subcapítulos</w:t>
      </w:r>
      <w:r w:rsidR="00E86492" w:rsidRPr="008754DA">
        <w:t xml:space="preserve"> abaixo demonstra como os objetivos definidos </w:t>
      </w:r>
      <w:r w:rsidR="00AF49EB" w:rsidRPr="008754DA">
        <w:t>nesta área</w:t>
      </w:r>
      <w:r w:rsidR="00E86492" w:rsidRPr="008754DA">
        <w:t xml:space="preserve"> foram cumpridos. </w:t>
      </w:r>
      <w:r w:rsidR="00282150">
        <w:t>Também considero relevante apresentar, na tabela abaixo, um pequeno resumo das minhas atividades de lecionação durante os anos letivos 20/21, 21/22, 22/23, 23/24 e 24/25</w:t>
      </w:r>
    </w:p>
    <w:tbl>
      <w:tblPr>
        <w:tblStyle w:val="TableGrid"/>
        <w:tblW w:w="0" w:type="auto"/>
        <w:tblLook w:val="04A0" w:firstRow="1" w:lastRow="0" w:firstColumn="1" w:lastColumn="0" w:noHBand="0" w:noVBand="1"/>
      </w:tblPr>
      <w:tblGrid>
        <w:gridCol w:w="1869"/>
        <w:gridCol w:w="2092"/>
        <w:gridCol w:w="2215"/>
        <w:gridCol w:w="2840"/>
      </w:tblGrid>
      <w:tr w:rsidR="00282150" w:rsidRPr="00625049" w14:paraId="7369EE62" w14:textId="77777777" w:rsidTr="00282150">
        <w:tc>
          <w:tcPr>
            <w:tcW w:w="1869" w:type="dxa"/>
            <w:vMerge w:val="restart"/>
          </w:tcPr>
          <w:p w14:paraId="2CF19A8A" w14:textId="2C18DED7" w:rsidR="00282150" w:rsidRPr="00625049" w:rsidRDefault="00282150" w:rsidP="007F4E49">
            <w:r w:rsidRPr="00625049">
              <w:t>Disciplina</w:t>
            </w:r>
          </w:p>
        </w:tc>
        <w:tc>
          <w:tcPr>
            <w:tcW w:w="7147" w:type="dxa"/>
            <w:gridSpan w:val="3"/>
          </w:tcPr>
          <w:p w14:paraId="1889A41F" w14:textId="5B1702FA" w:rsidR="00282150" w:rsidRPr="00625049" w:rsidRDefault="00282150" w:rsidP="007F4E49">
            <w:r w:rsidRPr="00625049">
              <w:t>Carga letiva (semanal)</w:t>
            </w:r>
          </w:p>
        </w:tc>
      </w:tr>
      <w:tr w:rsidR="00282150" w:rsidRPr="00625049" w14:paraId="5D86C6CF" w14:textId="77777777" w:rsidTr="00282150">
        <w:tc>
          <w:tcPr>
            <w:tcW w:w="1869" w:type="dxa"/>
            <w:vMerge/>
          </w:tcPr>
          <w:p w14:paraId="491E8ABF" w14:textId="1887C839" w:rsidR="00282150" w:rsidRPr="00625049" w:rsidRDefault="00282150" w:rsidP="007F4E49"/>
        </w:tc>
        <w:tc>
          <w:tcPr>
            <w:tcW w:w="2092" w:type="dxa"/>
          </w:tcPr>
          <w:p w14:paraId="33BDA830" w14:textId="452B06C0" w:rsidR="00282150" w:rsidRPr="00625049" w:rsidRDefault="00282150" w:rsidP="007F4E49">
            <w:r w:rsidRPr="00625049">
              <w:t>Ensino Teórico</w:t>
            </w:r>
          </w:p>
        </w:tc>
        <w:tc>
          <w:tcPr>
            <w:tcW w:w="2215" w:type="dxa"/>
          </w:tcPr>
          <w:p w14:paraId="0DEA1B5F" w14:textId="086F07E3" w:rsidR="00282150" w:rsidRPr="00625049" w:rsidRDefault="00282150" w:rsidP="007F4E49">
            <w:r w:rsidRPr="00625049">
              <w:t>Ensino Teórico Prático</w:t>
            </w:r>
          </w:p>
        </w:tc>
        <w:tc>
          <w:tcPr>
            <w:tcW w:w="2840" w:type="dxa"/>
          </w:tcPr>
          <w:p w14:paraId="6928CE7F" w14:textId="296C9FEE" w:rsidR="00282150" w:rsidRPr="00625049" w:rsidRDefault="00282150" w:rsidP="007F4E49">
            <w:r w:rsidRPr="00625049">
              <w:t>Ensino Prático Laboratorial</w:t>
            </w:r>
          </w:p>
        </w:tc>
      </w:tr>
      <w:tr w:rsidR="00625049" w:rsidRPr="00625049" w14:paraId="67339EEC" w14:textId="77777777" w:rsidTr="00625049">
        <w:tc>
          <w:tcPr>
            <w:tcW w:w="9016" w:type="dxa"/>
            <w:gridSpan w:val="4"/>
          </w:tcPr>
          <w:p w14:paraId="3BFCAADC" w14:textId="2ACBDE9C" w:rsidR="00625049" w:rsidRPr="00625049" w:rsidRDefault="00625049" w:rsidP="007F4E49">
            <w:r w:rsidRPr="00625049">
              <w:t>20/21</w:t>
            </w:r>
          </w:p>
        </w:tc>
      </w:tr>
      <w:tr w:rsidR="00282150" w:rsidRPr="00625049" w14:paraId="5DADE597" w14:textId="77777777" w:rsidTr="00625049">
        <w:trPr>
          <w:trHeight w:val="600"/>
        </w:trPr>
        <w:tc>
          <w:tcPr>
            <w:tcW w:w="1869" w:type="dxa"/>
          </w:tcPr>
          <w:p w14:paraId="4264BE3E" w14:textId="2CF0FE86" w:rsidR="00282150" w:rsidRPr="00625049" w:rsidRDefault="00282150" w:rsidP="007F4E49">
            <w:r w:rsidRPr="00625049">
              <w:t>Estruturas de dados e Algoritmos</w:t>
            </w:r>
          </w:p>
        </w:tc>
        <w:tc>
          <w:tcPr>
            <w:tcW w:w="2092" w:type="dxa"/>
          </w:tcPr>
          <w:p w14:paraId="2DE329B1" w14:textId="188AEC19" w:rsidR="00282150" w:rsidRPr="00625049" w:rsidRDefault="00282150" w:rsidP="007F4E49">
            <w:r w:rsidRPr="00625049">
              <w:t>6h</w:t>
            </w:r>
          </w:p>
        </w:tc>
        <w:tc>
          <w:tcPr>
            <w:tcW w:w="2215" w:type="dxa"/>
          </w:tcPr>
          <w:p w14:paraId="7EC3249E" w14:textId="77777777" w:rsidR="00282150" w:rsidRPr="00625049" w:rsidRDefault="00282150" w:rsidP="007F4E49"/>
        </w:tc>
        <w:tc>
          <w:tcPr>
            <w:tcW w:w="2840" w:type="dxa"/>
          </w:tcPr>
          <w:p w14:paraId="1F60BFE1" w14:textId="4E000B76" w:rsidR="00282150" w:rsidRPr="00625049" w:rsidRDefault="00282150" w:rsidP="007F4E49">
            <w:r w:rsidRPr="00625049">
              <w:t>2h</w:t>
            </w:r>
          </w:p>
        </w:tc>
      </w:tr>
      <w:tr w:rsidR="00282150" w:rsidRPr="00625049" w14:paraId="068E1F45" w14:textId="77777777" w:rsidTr="00282150">
        <w:tc>
          <w:tcPr>
            <w:tcW w:w="1869" w:type="dxa"/>
          </w:tcPr>
          <w:p w14:paraId="7ABDBF7B" w14:textId="342958A9" w:rsidR="00282150" w:rsidRPr="00625049" w:rsidRDefault="00282150" w:rsidP="007F4E49">
            <w:r w:rsidRPr="00625049">
              <w:t>Engenharia de Requisitos</w:t>
            </w:r>
          </w:p>
        </w:tc>
        <w:tc>
          <w:tcPr>
            <w:tcW w:w="2092" w:type="dxa"/>
          </w:tcPr>
          <w:p w14:paraId="5C67D2B5" w14:textId="77777777" w:rsidR="00282150" w:rsidRPr="00625049" w:rsidRDefault="00282150" w:rsidP="007F4E49"/>
        </w:tc>
        <w:tc>
          <w:tcPr>
            <w:tcW w:w="2215" w:type="dxa"/>
          </w:tcPr>
          <w:p w14:paraId="160B61B8" w14:textId="7868FE7E" w:rsidR="00282150" w:rsidRPr="00625049" w:rsidRDefault="00282150" w:rsidP="007F4E49">
            <w:r w:rsidRPr="00625049">
              <w:t>2h</w:t>
            </w:r>
          </w:p>
        </w:tc>
        <w:tc>
          <w:tcPr>
            <w:tcW w:w="2840" w:type="dxa"/>
          </w:tcPr>
          <w:p w14:paraId="4DB07BE7" w14:textId="77777777" w:rsidR="00282150" w:rsidRPr="00625049" w:rsidRDefault="00282150" w:rsidP="007F4E49"/>
        </w:tc>
      </w:tr>
      <w:tr w:rsidR="00282150" w:rsidRPr="00625049" w14:paraId="348491DD" w14:textId="77777777" w:rsidTr="00282150">
        <w:tc>
          <w:tcPr>
            <w:tcW w:w="1869" w:type="dxa"/>
          </w:tcPr>
          <w:p w14:paraId="25562BF7" w14:textId="21923D3B" w:rsidR="00282150" w:rsidRPr="00625049" w:rsidRDefault="00282150" w:rsidP="007F4E49">
            <w:r w:rsidRPr="00625049">
              <w:t>Programação Avançada</w:t>
            </w:r>
          </w:p>
        </w:tc>
        <w:tc>
          <w:tcPr>
            <w:tcW w:w="2092" w:type="dxa"/>
          </w:tcPr>
          <w:p w14:paraId="75E161BE" w14:textId="312F6CB9" w:rsidR="00282150" w:rsidRPr="00625049" w:rsidRDefault="00625049" w:rsidP="007F4E49">
            <w:r w:rsidRPr="00625049">
              <w:t>2h</w:t>
            </w:r>
          </w:p>
        </w:tc>
        <w:tc>
          <w:tcPr>
            <w:tcW w:w="2215" w:type="dxa"/>
          </w:tcPr>
          <w:p w14:paraId="626FAD02" w14:textId="325F5F00" w:rsidR="00282150" w:rsidRPr="00625049" w:rsidRDefault="00625049" w:rsidP="007F4E49">
            <w:r w:rsidRPr="00625049">
              <w:t>2h</w:t>
            </w:r>
          </w:p>
        </w:tc>
        <w:tc>
          <w:tcPr>
            <w:tcW w:w="2840" w:type="dxa"/>
          </w:tcPr>
          <w:p w14:paraId="714D10A6" w14:textId="77777777" w:rsidR="00282150" w:rsidRPr="00625049" w:rsidRDefault="00282150" w:rsidP="007F4E49"/>
        </w:tc>
      </w:tr>
      <w:tr w:rsidR="00625049" w:rsidRPr="00625049" w14:paraId="3AA205B6" w14:textId="77777777" w:rsidTr="00625049">
        <w:tc>
          <w:tcPr>
            <w:tcW w:w="1869" w:type="dxa"/>
          </w:tcPr>
          <w:p w14:paraId="3CCDF09F" w14:textId="5CDCF241" w:rsidR="00625049" w:rsidRPr="00625049" w:rsidRDefault="00625049" w:rsidP="007F4E49">
            <w:r w:rsidRPr="00625049">
              <w:t>Desenvolvimento Baseado na Web</w:t>
            </w:r>
          </w:p>
        </w:tc>
        <w:tc>
          <w:tcPr>
            <w:tcW w:w="7147" w:type="dxa"/>
            <w:gridSpan w:val="3"/>
          </w:tcPr>
          <w:p w14:paraId="193252DF" w14:textId="6CAE3F66" w:rsidR="00625049" w:rsidRPr="00625049" w:rsidRDefault="00625049" w:rsidP="007F4E49">
            <w:r w:rsidRPr="00625049">
              <w:t>Apenas regência da disciplina</w:t>
            </w:r>
          </w:p>
        </w:tc>
      </w:tr>
      <w:tr w:rsidR="00625049" w:rsidRPr="00625049" w14:paraId="3D445347" w14:textId="77777777" w:rsidTr="00625049">
        <w:tc>
          <w:tcPr>
            <w:tcW w:w="9016" w:type="dxa"/>
            <w:gridSpan w:val="4"/>
          </w:tcPr>
          <w:p w14:paraId="4668CB19" w14:textId="7962EBF6" w:rsidR="00625049" w:rsidRPr="00625049" w:rsidRDefault="00625049" w:rsidP="007F4E49">
            <w:r w:rsidRPr="00625049">
              <w:t>21/22</w:t>
            </w:r>
          </w:p>
        </w:tc>
      </w:tr>
      <w:tr w:rsidR="00282150" w:rsidRPr="00625049" w14:paraId="06B7DA20" w14:textId="77777777" w:rsidTr="00282150">
        <w:tc>
          <w:tcPr>
            <w:tcW w:w="1869" w:type="dxa"/>
          </w:tcPr>
          <w:p w14:paraId="6D8E4280" w14:textId="5F2C0967" w:rsidR="00282150" w:rsidRPr="00625049" w:rsidRDefault="00282150" w:rsidP="007F4E49">
            <w:r w:rsidRPr="00625049">
              <w:t>Estruturas de dados e Algoritmos</w:t>
            </w:r>
          </w:p>
        </w:tc>
        <w:tc>
          <w:tcPr>
            <w:tcW w:w="2092" w:type="dxa"/>
          </w:tcPr>
          <w:p w14:paraId="059A1DFE" w14:textId="1DA03E87" w:rsidR="00282150" w:rsidRPr="00625049" w:rsidRDefault="00625049" w:rsidP="007F4E49">
            <w:r w:rsidRPr="00625049">
              <w:t>6h</w:t>
            </w:r>
          </w:p>
        </w:tc>
        <w:tc>
          <w:tcPr>
            <w:tcW w:w="2215" w:type="dxa"/>
          </w:tcPr>
          <w:p w14:paraId="047D458F" w14:textId="77777777" w:rsidR="00282150" w:rsidRPr="00625049" w:rsidRDefault="00282150" w:rsidP="007F4E49"/>
        </w:tc>
        <w:tc>
          <w:tcPr>
            <w:tcW w:w="2840" w:type="dxa"/>
          </w:tcPr>
          <w:p w14:paraId="54E23FD6" w14:textId="2D88D267" w:rsidR="00282150" w:rsidRPr="00625049" w:rsidRDefault="00625049" w:rsidP="007F4E49">
            <w:r w:rsidRPr="00625049">
              <w:t>2h</w:t>
            </w:r>
          </w:p>
        </w:tc>
      </w:tr>
      <w:tr w:rsidR="00282150" w:rsidRPr="00625049" w14:paraId="27E6ACB8" w14:textId="77777777" w:rsidTr="00282150">
        <w:tc>
          <w:tcPr>
            <w:tcW w:w="1869" w:type="dxa"/>
          </w:tcPr>
          <w:p w14:paraId="5D05E089" w14:textId="3771A5DC" w:rsidR="00282150" w:rsidRPr="00625049" w:rsidRDefault="00282150" w:rsidP="007F4E49">
            <w:r w:rsidRPr="00625049">
              <w:t>Engenharia de Requisitos</w:t>
            </w:r>
          </w:p>
        </w:tc>
        <w:tc>
          <w:tcPr>
            <w:tcW w:w="2092" w:type="dxa"/>
          </w:tcPr>
          <w:p w14:paraId="4583DC95" w14:textId="77777777" w:rsidR="00282150" w:rsidRPr="00625049" w:rsidRDefault="00282150" w:rsidP="007F4E49"/>
        </w:tc>
        <w:tc>
          <w:tcPr>
            <w:tcW w:w="2215" w:type="dxa"/>
          </w:tcPr>
          <w:p w14:paraId="6EB220C9" w14:textId="151805C7" w:rsidR="00282150" w:rsidRPr="00625049" w:rsidRDefault="00625049" w:rsidP="007F4E49">
            <w:r w:rsidRPr="00625049">
              <w:t>2h</w:t>
            </w:r>
          </w:p>
        </w:tc>
        <w:tc>
          <w:tcPr>
            <w:tcW w:w="2840" w:type="dxa"/>
          </w:tcPr>
          <w:p w14:paraId="42A0A4FF" w14:textId="77777777" w:rsidR="00282150" w:rsidRPr="00625049" w:rsidRDefault="00282150" w:rsidP="007F4E49"/>
        </w:tc>
      </w:tr>
      <w:tr w:rsidR="00282150" w:rsidRPr="00625049" w14:paraId="54D707B4" w14:textId="77777777" w:rsidTr="00282150">
        <w:tc>
          <w:tcPr>
            <w:tcW w:w="1869" w:type="dxa"/>
          </w:tcPr>
          <w:p w14:paraId="0F8891AA" w14:textId="1DF4C2EA" w:rsidR="00282150" w:rsidRPr="00625049" w:rsidRDefault="00282150" w:rsidP="007F4E49">
            <w:r w:rsidRPr="00625049">
              <w:t>Programação Avançada</w:t>
            </w:r>
          </w:p>
        </w:tc>
        <w:tc>
          <w:tcPr>
            <w:tcW w:w="2092" w:type="dxa"/>
          </w:tcPr>
          <w:p w14:paraId="0548D4A8" w14:textId="7E403E2B" w:rsidR="00282150" w:rsidRPr="00625049" w:rsidRDefault="00625049" w:rsidP="007F4E49">
            <w:r>
              <w:t>2h</w:t>
            </w:r>
          </w:p>
        </w:tc>
        <w:tc>
          <w:tcPr>
            <w:tcW w:w="2215" w:type="dxa"/>
          </w:tcPr>
          <w:p w14:paraId="5612DB1A" w14:textId="251C411C" w:rsidR="00282150" w:rsidRPr="00625049" w:rsidRDefault="00625049" w:rsidP="007F4E49">
            <w:r>
              <w:t>2h</w:t>
            </w:r>
          </w:p>
        </w:tc>
        <w:tc>
          <w:tcPr>
            <w:tcW w:w="2840" w:type="dxa"/>
          </w:tcPr>
          <w:p w14:paraId="2C6C6121" w14:textId="77777777" w:rsidR="00282150" w:rsidRPr="00625049" w:rsidRDefault="00282150" w:rsidP="007F4E49"/>
        </w:tc>
      </w:tr>
      <w:tr w:rsidR="00625049" w:rsidRPr="00625049" w14:paraId="0F120544" w14:textId="77777777" w:rsidTr="00625049">
        <w:tc>
          <w:tcPr>
            <w:tcW w:w="9016" w:type="dxa"/>
            <w:gridSpan w:val="4"/>
          </w:tcPr>
          <w:p w14:paraId="73514005" w14:textId="64F49B62" w:rsidR="00625049" w:rsidRPr="00625049" w:rsidRDefault="00625049" w:rsidP="007F4E49">
            <w:r w:rsidRPr="00625049">
              <w:t>22/23</w:t>
            </w:r>
          </w:p>
        </w:tc>
      </w:tr>
      <w:tr w:rsidR="00282150" w:rsidRPr="00625049" w14:paraId="44A56E79" w14:textId="77777777" w:rsidTr="00282150">
        <w:tc>
          <w:tcPr>
            <w:tcW w:w="1869" w:type="dxa"/>
          </w:tcPr>
          <w:p w14:paraId="2406C875" w14:textId="6EA567AC" w:rsidR="00282150" w:rsidRPr="00625049" w:rsidRDefault="00282150" w:rsidP="007F4E49">
            <w:r w:rsidRPr="00625049">
              <w:lastRenderedPageBreak/>
              <w:t>Estruturas de dados e Algoritmos</w:t>
            </w:r>
          </w:p>
        </w:tc>
        <w:tc>
          <w:tcPr>
            <w:tcW w:w="2092" w:type="dxa"/>
          </w:tcPr>
          <w:p w14:paraId="3344E687" w14:textId="50C20B69" w:rsidR="00282150" w:rsidRPr="00625049" w:rsidRDefault="00625049" w:rsidP="007F4E49">
            <w:r w:rsidRPr="00625049">
              <w:t>6h</w:t>
            </w:r>
          </w:p>
        </w:tc>
        <w:tc>
          <w:tcPr>
            <w:tcW w:w="2215" w:type="dxa"/>
          </w:tcPr>
          <w:p w14:paraId="754CA175" w14:textId="77777777" w:rsidR="00282150" w:rsidRPr="00625049" w:rsidRDefault="00282150" w:rsidP="007F4E49"/>
        </w:tc>
        <w:tc>
          <w:tcPr>
            <w:tcW w:w="2840" w:type="dxa"/>
          </w:tcPr>
          <w:p w14:paraId="17DAEC3C" w14:textId="1129A4DC" w:rsidR="00282150" w:rsidRPr="00625049" w:rsidRDefault="00625049" w:rsidP="007F4E49">
            <w:r w:rsidRPr="00625049">
              <w:t>2h</w:t>
            </w:r>
          </w:p>
        </w:tc>
      </w:tr>
      <w:tr w:rsidR="00282150" w:rsidRPr="00625049" w14:paraId="6CB99A54" w14:textId="77777777" w:rsidTr="00282150">
        <w:tc>
          <w:tcPr>
            <w:tcW w:w="1869" w:type="dxa"/>
          </w:tcPr>
          <w:p w14:paraId="0BA31BA1" w14:textId="5A873535" w:rsidR="00282150" w:rsidRPr="00625049" w:rsidRDefault="00282150" w:rsidP="007F4E49">
            <w:r w:rsidRPr="00625049">
              <w:t>Engenharia de Requisitos</w:t>
            </w:r>
          </w:p>
        </w:tc>
        <w:tc>
          <w:tcPr>
            <w:tcW w:w="2092" w:type="dxa"/>
          </w:tcPr>
          <w:p w14:paraId="0B67A5E4" w14:textId="77777777" w:rsidR="00282150" w:rsidRPr="00625049" w:rsidRDefault="00282150" w:rsidP="007F4E49"/>
        </w:tc>
        <w:tc>
          <w:tcPr>
            <w:tcW w:w="2215" w:type="dxa"/>
          </w:tcPr>
          <w:p w14:paraId="2253CA5C" w14:textId="59A0D246" w:rsidR="00282150" w:rsidRPr="00625049" w:rsidRDefault="00625049" w:rsidP="007F4E49">
            <w:r w:rsidRPr="00625049">
              <w:t>2h</w:t>
            </w:r>
          </w:p>
        </w:tc>
        <w:tc>
          <w:tcPr>
            <w:tcW w:w="2840" w:type="dxa"/>
          </w:tcPr>
          <w:p w14:paraId="0386FD8C" w14:textId="77777777" w:rsidR="00282150" w:rsidRPr="00625049" w:rsidRDefault="00282150" w:rsidP="007F4E49"/>
        </w:tc>
      </w:tr>
      <w:tr w:rsidR="00282150" w:rsidRPr="00625049" w14:paraId="38223CAF" w14:textId="77777777" w:rsidTr="00282150">
        <w:tc>
          <w:tcPr>
            <w:tcW w:w="1869" w:type="dxa"/>
          </w:tcPr>
          <w:p w14:paraId="52BEABE1" w14:textId="10111889" w:rsidR="00282150" w:rsidRPr="00625049" w:rsidRDefault="00282150" w:rsidP="007F4E49">
            <w:r w:rsidRPr="00625049">
              <w:t>Programação Avançada</w:t>
            </w:r>
          </w:p>
        </w:tc>
        <w:tc>
          <w:tcPr>
            <w:tcW w:w="2092" w:type="dxa"/>
          </w:tcPr>
          <w:p w14:paraId="77D4B5D2" w14:textId="2BB6D0F0" w:rsidR="00282150" w:rsidRPr="00625049" w:rsidRDefault="00625049" w:rsidP="007F4E49">
            <w:r w:rsidRPr="00625049">
              <w:t>2h</w:t>
            </w:r>
          </w:p>
        </w:tc>
        <w:tc>
          <w:tcPr>
            <w:tcW w:w="2215" w:type="dxa"/>
          </w:tcPr>
          <w:p w14:paraId="36502663" w14:textId="324E3938" w:rsidR="00282150" w:rsidRPr="00625049" w:rsidRDefault="00625049" w:rsidP="007F4E49">
            <w:r w:rsidRPr="00625049">
              <w:t>2h</w:t>
            </w:r>
          </w:p>
        </w:tc>
        <w:tc>
          <w:tcPr>
            <w:tcW w:w="2840" w:type="dxa"/>
          </w:tcPr>
          <w:p w14:paraId="3BDD696D" w14:textId="77777777" w:rsidR="00282150" w:rsidRPr="00625049" w:rsidRDefault="00282150" w:rsidP="007F4E49"/>
        </w:tc>
      </w:tr>
      <w:tr w:rsidR="00625049" w:rsidRPr="00625049" w14:paraId="011A5852" w14:textId="77777777" w:rsidTr="00625049">
        <w:tc>
          <w:tcPr>
            <w:tcW w:w="9016" w:type="dxa"/>
            <w:gridSpan w:val="4"/>
          </w:tcPr>
          <w:p w14:paraId="28813D53" w14:textId="40EA6815" w:rsidR="00625049" w:rsidRPr="00625049" w:rsidRDefault="00625049" w:rsidP="007F4E49">
            <w:r w:rsidRPr="00625049">
              <w:t>23/24</w:t>
            </w:r>
          </w:p>
        </w:tc>
      </w:tr>
      <w:tr w:rsidR="00282150" w:rsidRPr="00625049" w14:paraId="5B77C915" w14:textId="77777777" w:rsidTr="00282150">
        <w:tc>
          <w:tcPr>
            <w:tcW w:w="1869" w:type="dxa"/>
          </w:tcPr>
          <w:p w14:paraId="2FCF30BC" w14:textId="04DC8BFC" w:rsidR="00282150" w:rsidRPr="00625049" w:rsidRDefault="00282150" w:rsidP="007F4E49">
            <w:r w:rsidRPr="00625049">
              <w:t>Estruturas de dados e Algoritmos</w:t>
            </w:r>
          </w:p>
        </w:tc>
        <w:tc>
          <w:tcPr>
            <w:tcW w:w="2092" w:type="dxa"/>
          </w:tcPr>
          <w:p w14:paraId="3A8D5B16" w14:textId="5EFAE9B2" w:rsidR="00282150" w:rsidRPr="00625049" w:rsidRDefault="00625049" w:rsidP="007F4E49">
            <w:r w:rsidRPr="00625049">
              <w:t>6h</w:t>
            </w:r>
          </w:p>
        </w:tc>
        <w:tc>
          <w:tcPr>
            <w:tcW w:w="2215" w:type="dxa"/>
          </w:tcPr>
          <w:p w14:paraId="5BEC3D12" w14:textId="7DFE4A30" w:rsidR="00282150" w:rsidRPr="00625049" w:rsidRDefault="00282150" w:rsidP="007F4E49"/>
        </w:tc>
        <w:tc>
          <w:tcPr>
            <w:tcW w:w="2840" w:type="dxa"/>
          </w:tcPr>
          <w:p w14:paraId="10EFD2D4" w14:textId="4F3695E5" w:rsidR="00282150" w:rsidRPr="00625049" w:rsidRDefault="00625049" w:rsidP="007F4E49">
            <w:r w:rsidRPr="00625049">
              <w:t>2h</w:t>
            </w:r>
          </w:p>
        </w:tc>
      </w:tr>
      <w:tr w:rsidR="00282150" w:rsidRPr="00625049" w14:paraId="0E8B660A" w14:textId="77777777" w:rsidTr="00282150">
        <w:tc>
          <w:tcPr>
            <w:tcW w:w="1869" w:type="dxa"/>
          </w:tcPr>
          <w:p w14:paraId="10DA8B6C" w14:textId="1BF2E4DE" w:rsidR="00282150" w:rsidRPr="00625049" w:rsidRDefault="00282150" w:rsidP="007F4E49">
            <w:r w:rsidRPr="00625049">
              <w:t>Engenharia de Requisitos</w:t>
            </w:r>
          </w:p>
        </w:tc>
        <w:tc>
          <w:tcPr>
            <w:tcW w:w="2092" w:type="dxa"/>
          </w:tcPr>
          <w:p w14:paraId="2B237425" w14:textId="77777777" w:rsidR="00282150" w:rsidRPr="00625049" w:rsidRDefault="00282150" w:rsidP="007F4E49"/>
        </w:tc>
        <w:tc>
          <w:tcPr>
            <w:tcW w:w="2215" w:type="dxa"/>
          </w:tcPr>
          <w:p w14:paraId="0A2B74FA" w14:textId="251DF8B1" w:rsidR="00282150" w:rsidRPr="00625049" w:rsidRDefault="00625049" w:rsidP="007F4E49">
            <w:r w:rsidRPr="00625049">
              <w:t>2h</w:t>
            </w:r>
          </w:p>
        </w:tc>
        <w:tc>
          <w:tcPr>
            <w:tcW w:w="2840" w:type="dxa"/>
          </w:tcPr>
          <w:p w14:paraId="403363E0" w14:textId="77777777" w:rsidR="00282150" w:rsidRPr="00625049" w:rsidRDefault="00282150" w:rsidP="007F4E49"/>
        </w:tc>
      </w:tr>
      <w:tr w:rsidR="00282150" w:rsidRPr="00625049" w14:paraId="184AF0C3" w14:textId="77777777" w:rsidTr="00282150">
        <w:tc>
          <w:tcPr>
            <w:tcW w:w="1869" w:type="dxa"/>
          </w:tcPr>
          <w:p w14:paraId="554A7A05" w14:textId="5042D377" w:rsidR="00282150" w:rsidRPr="00625049" w:rsidRDefault="00282150" w:rsidP="007F4E49">
            <w:r w:rsidRPr="00625049">
              <w:t>Programação Avançada</w:t>
            </w:r>
          </w:p>
        </w:tc>
        <w:tc>
          <w:tcPr>
            <w:tcW w:w="2092" w:type="dxa"/>
          </w:tcPr>
          <w:p w14:paraId="25380163" w14:textId="1A03F400" w:rsidR="00282150" w:rsidRPr="00625049" w:rsidRDefault="00625049" w:rsidP="007F4E49">
            <w:r w:rsidRPr="00625049">
              <w:t>2h</w:t>
            </w:r>
          </w:p>
        </w:tc>
        <w:tc>
          <w:tcPr>
            <w:tcW w:w="2215" w:type="dxa"/>
          </w:tcPr>
          <w:p w14:paraId="7099F832" w14:textId="351F79E8" w:rsidR="00282150" w:rsidRPr="00625049" w:rsidRDefault="00625049" w:rsidP="007F4E49">
            <w:r w:rsidRPr="00625049">
              <w:t>2h</w:t>
            </w:r>
          </w:p>
        </w:tc>
        <w:tc>
          <w:tcPr>
            <w:tcW w:w="2840" w:type="dxa"/>
          </w:tcPr>
          <w:p w14:paraId="5DD39012" w14:textId="77777777" w:rsidR="00282150" w:rsidRPr="00625049" w:rsidRDefault="00282150" w:rsidP="007F4E49"/>
        </w:tc>
      </w:tr>
      <w:tr w:rsidR="00625049" w:rsidRPr="00625049" w14:paraId="16B418F0" w14:textId="77777777" w:rsidTr="00625049">
        <w:tc>
          <w:tcPr>
            <w:tcW w:w="9016" w:type="dxa"/>
            <w:gridSpan w:val="4"/>
          </w:tcPr>
          <w:p w14:paraId="29F42820" w14:textId="6F2CDE4E" w:rsidR="00625049" w:rsidRPr="00625049" w:rsidRDefault="00625049" w:rsidP="007F4E49">
            <w:r w:rsidRPr="00625049">
              <w:t>24/25</w:t>
            </w:r>
          </w:p>
        </w:tc>
      </w:tr>
      <w:tr w:rsidR="00625049" w:rsidRPr="00625049" w14:paraId="579CD804" w14:textId="77777777" w:rsidTr="00282150">
        <w:tc>
          <w:tcPr>
            <w:tcW w:w="1869" w:type="dxa"/>
          </w:tcPr>
          <w:p w14:paraId="05A6419F" w14:textId="41A0C82E" w:rsidR="00625049" w:rsidRPr="00625049" w:rsidRDefault="00625049" w:rsidP="007F4E49">
            <w:pPr>
              <w:rPr>
                <w:b/>
                <w:bCs/>
              </w:rPr>
            </w:pPr>
            <w:r w:rsidRPr="00625049">
              <w:t>Estruturas de dados e Algoritmos</w:t>
            </w:r>
          </w:p>
        </w:tc>
        <w:tc>
          <w:tcPr>
            <w:tcW w:w="2092" w:type="dxa"/>
          </w:tcPr>
          <w:p w14:paraId="56302FC6" w14:textId="4FC65F28" w:rsidR="00625049" w:rsidRPr="00625049" w:rsidRDefault="00625049" w:rsidP="007F4E49">
            <w:r w:rsidRPr="00625049">
              <w:t>6h</w:t>
            </w:r>
          </w:p>
        </w:tc>
        <w:tc>
          <w:tcPr>
            <w:tcW w:w="2215" w:type="dxa"/>
          </w:tcPr>
          <w:p w14:paraId="11A5B5EB" w14:textId="77777777" w:rsidR="00625049" w:rsidRPr="00625049" w:rsidRDefault="00625049" w:rsidP="007F4E49"/>
        </w:tc>
        <w:tc>
          <w:tcPr>
            <w:tcW w:w="2840" w:type="dxa"/>
          </w:tcPr>
          <w:p w14:paraId="1D40BCEF" w14:textId="083D602B" w:rsidR="00625049" w:rsidRPr="00625049" w:rsidRDefault="00625049" w:rsidP="007F4E49">
            <w:r w:rsidRPr="00625049">
              <w:t>2h</w:t>
            </w:r>
          </w:p>
        </w:tc>
      </w:tr>
      <w:tr w:rsidR="00625049" w:rsidRPr="00625049" w14:paraId="240EA10E" w14:textId="77777777" w:rsidTr="00282150">
        <w:tc>
          <w:tcPr>
            <w:tcW w:w="1869" w:type="dxa"/>
          </w:tcPr>
          <w:p w14:paraId="3CBC3FAD" w14:textId="32F1E678" w:rsidR="00625049" w:rsidRPr="00625049" w:rsidRDefault="00625049" w:rsidP="007F4E49">
            <w:pPr>
              <w:rPr>
                <w:b/>
                <w:bCs/>
              </w:rPr>
            </w:pPr>
            <w:r w:rsidRPr="00625049">
              <w:t>Engenharia de Requisitos</w:t>
            </w:r>
          </w:p>
        </w:tc>
        <w:tc>
          <w:tcPr>
            <w:tcW w:w="2092" w:type="dxa"/>
          </w:tcPr>
          <w:p w14:paraId="1CE399CE" w14:textId="77777777" w:rsidR="00625049" w:rsidRPr="00625049" w:rsidRDefault="00625049" w:rsidP="007F4E49"/>
        </w:tc>
        <w:tc>
          <w:tcPr>
            <w:tcW w:w="2215" w:type="dxa"/>
          </w:tcPr>
          <w:p w14:paraId="62903206" w14:textId="05234970" w:rsidR="00625049" w:rsidRPr="00625049" w:rsidRDefault="00625049" w:rsidP="007F4E49">
            <w:r w:rsidRPr="00625049">
              <w:t>2h</w:t>
            </w:r>
          </w:p>
        </w:tc>
        <w:tc>
          <w:tcPr>
            <w:tcW w:w="2840" w:type="dxa"/>
          </w:tcPr>
          <w:p w14:paraId="50DC073D" w14:textId="77777777" w:rsidR="00625049" w:rsidRPr="00625049" w:rsidRDefault="00625049" w:rsidP="007F4E49"/>
        </w:tc>
      </w:tr>
      <w:tr w:rsidR="00625049" w:rsidRPr="00625049" w14:paraId="75798F1A" w14:textId="77777777" w:rsidTr="00282150">
        <w:tc>
          <w:tcPr>
            <w:tcW w:w="1869" w:type="dxa"/>
          </w:tcPr>
          <w:p w14:paraId="02935AD5" w14:textId="606609F7" w:rsidR="00625049" w:rsidRPr="00625049" w:rsidRDefault="00625049" w:rsidP="007F4E49">
            <w:r w:rsidRPr="00625049">
              <w:t>Programação Avançada</w:t>
            </w:r>
          </w:p>
        </w:tc>
        <w:tc>
          <w:tcPr>
            <w:tcW w:w="2092" w:type="dxa"/>
          </w:tcPr>
          <w:p w14:paraId="6A103EB8" w14:textId="45992E68" w:rsidR="00625049" w:rsidRPr="00625049" w:rsidRDefault="00625049" w:rsidP="007F4E49">
            <w:r w:rsidRPr="00625049">
              <w:t>2h</w:t>
            </w:r>
          </w:p>
        </w:tc>
        <w:tc>
          <w:tcPr>
            <w:tcW w:w="2215" w:type="dxa"/>
          </w:tcPr>
          <w:p w14:paraId="0C431288" w14:textId="20963848" w:rsidR="00625049" w:rsidRPr="00625049" w:rsidRDefault="00625049" w:rsidP="007F4E49">
            <w:r w:rsidRPr="00625049">
              <w:t>2h</w:t>
            </w:r>
          </w:p>
        </w:tc>
        <w:tc>
          <w:tcPr>
            <w:tcW w:w="2840" w:type="dxa"/>
          </w:tcPr>
          <w:p w14:paraId="042AB54A" w14:textId="77777777" w:rsidR="00625049" w:rsidRPr="00625049" w:rsidRDefault="00625049" w:rsidP="007F4E49"/>
        </w:tc>
      </w:tr>
    </w:tbl>
    <w:p w14:paraId="599960F3" w14:textId="77777777" w:rsidR="00282150" w:rsidRPr="008754DA" w:rsidRDefault="00282150" w:rsidP="007F4E49"/>
    <w:p w14:paraId="70F57760" w14:textId="77777777" w:rsidR="00077E7C" w:rsidRPr="003B2061" w:rsidRDefault="00077E7C" w:rsidP="003B2061">
      <w:pPr>
        <w:pStyle w:val="Heading2"/>
      </w:pPr>
      <w:bookmarkStart w:id="6" w:name="_Toc175736913"/>
      <w:bookmarkStart w:id="7" w:name="_Toc178169404"/>
      <w:r w:rsidRPr="003B2061">
        <w:t>Atualizar a totalidade material pedagógico para 2 unidades curriculares lecionadas pelo docente em questão.</w:t>
      </w:r>
      <w:bookmarkEnd w:id="6"/>
      <w:bookmarkEnd w:id="7"/>
    </w:p>
    <w:p w14:paraId="6E261934" w14:textId="7DC2CC9A" w:rsidR="00E01F0B" w:rsidRPr="008754DA" w:rsidRDefault="009330B2" w:rsidP="007F4E49">
      <w:r w:rsidRPr="008754DA">
        <w:t>Durante o período em avaliação</w:t>
      </w:r>
      <w:r w:rsidR="00F97BC5">
        <w:t xml:space="preserve"> foi</w:t>
      </w:r>
      <w:r w:rsidRPr="008754DA">
        <w:t xml:space="preserve"> criado, de raiz, o material pedagógico para a disciplina “Programação Avançada”.  Este conteúdo inclui 12 aulas em formato </w:t>
      </w:r>
      <w:r w:rsidR="00E01F0B" w:rsidRPr="008754DA">
        <w:t>P</w:t>
      </w:r>
      <w:r w:rsidRPr="008754DA">
        <w:t>ower</w:t>
      </w:r>
      <w:r w:rsidR="00E01F0B" w:rsidRPr="008754DA">
        <w:t>P</w:t>
      </w:r>
      <w:r w:rsidRPr="008754DA">
        <w:t xml:space="preserve">oint, 12 fichas práticas. </w:t>
      </w:r>
      <w:r w:rsidR="00A7155D" w:rsidRPr="008754DA">
        <w:t>Este conteúdo</w:t>
      </w:r>
      <w:r w:rsidRPr="008754DA">
        <w:t xml:space="preserve"> sofreu atualizações a cada ano letivo, por exemplo foi atualizado conteúdo para </w:t>
      </w:r>
      <w:r w:rsidR="00E01F0B" w:rsidRPr="008754DA">
        <w:t xml:space="preserve">Iluminação na parte teórica, </w:t>
      </w:r>
      <w:r w:rsidR="00103B63">
        <w:t>T</w:t>
      </w:r>
      <w:r w:rsidR="00E01F0B" w:rsidRPr="008754DA">
        <w:t xml:space="preserve">estes </w:t>
      </w:r>
      <w:r w:rsidR="00103B63">
        <w:t>U</w:t>
      </w:r>
      <w:r w:rsidR="00E01F0B" w:rsidRPr="008754DA">
        <w:t>nitários, Continuous Development/Integration e novas fichas nas práticas (ver exemplo de capítulo no anexo A</w:t>
      </w:r>
      <w:r w:rsidR="00794D49">
        <w:t>3</w:t>
      </w:r>
      <w:r w:rsidR="00E01F0B" w:rsidRPr="008754DA">
        <w:t>). Anualmente foram criadas 2 frequências, 1 exames para recurso, e 1 para época especial, e 3 projetos (ver exemplo no anexo A</w:t>
      </w:r>
      <w:r w:rsidR="00794D49">
        <w:t>3</w:t>
      </w:r>
      <w:r w:rsidR="00E01F0B" w:rsidRPr="008754DA">
        <w:t>).</w:t>
      </w:r>
    </w:p>
    <w:p w14:paraId="75BC8F83" w14:textId="27186610" w:rsidR="009330B2" w:rsidRDefault="00E01F0B" w:rsidP="007F4E49">
      <w:r w:rsidRPr="008754DA">
        <w:lastRenderedPageBreak/>
        <w:t xml:space="preserve">Foi também atualizado todo o conteúdo teórico para a UC Estruturas de Dados e Algoritmos. </w:t>
      </w:r>
      <w:r w:rsidR="00E105FF" w:rsidRPr="008754DA">
        <w:t xml:space="preserve">Esta atualização focou-se sobretudo na </w:t>
      </w:r>
      <w:r w:rsidR="00103B63">
        <w:t>apresentação</w:t>
      </w:r>
      <w:r w:rsidR="00E105FF" w:rsidRPr="008754DA">
        <w:t xml:space="preserve"> dos slides teóricos, </w:t>
      </w:r>
      <w:r w:rsidR="00F97BC5">
        <w:t xml:space="preserve">onde </w:t>
      </w:r>
      <w:r w:rsidR="00E105FF" w:rsidRPr="008754DA">
        <w:t xml:space="preserve">foram adicionados mais exemplos. Os apontamentos partilhados nas aulas foram revistos anualmente, com novos exemplos que são </w:t>
      </w:r>
      <w:r w:rsidR="00F97BC5">
        <w:t>demonstrados</w:t>
      </w:r>
      <w:r w:rsidR="00E105FF" w:rsidRPr="008754DA">
        <w:t xml:space="preserve"> no quadro em cada aula teórica. Existiu uma vontade de atualizar o conteúdo teórico, contudo, após revisão da bibliografia da disciplina e comparação com disciplinas </w:t>
      </w:r>
      <w:r w:rsidR="00AF49EB" w:rsidRPr="008754DA">
        <w:t>análogas</w:t>
      </w:r>
      <w:r w:rsidR="00E105FF" w:rsidRPr="008754DA">
        <w:t xml:space="preserve"> de outras universidades, cheguei à conclusão de que o conteúdo atual está de acordo com o estado da arte para a unidade curricular. Assim, como explicado acima, esta atualização focou-se sobretudo em</w:t>
      </w:r>
      <w:r w:rsidR="00A7155D" w:rsidRPr="008754DA">
        <w:t xml:space="preserve"> melhorar a compreensão do programa da disciplina. Tal como para Programação Avançada, todos os anos foram criadas 2 frequências, exames de recurso e época especial, e 2 projetos práticos (ver anexo A</w:t>
      </w:r>
      <w:r w:rsidR="00794D49">
        <w:t>4</w:t>
      </w:r>
      <w:r w:rsidR="00A7155D" w:rsidRPr="008754DA">
        <w:t>).</w:t>
      </w:r>
    </w:p>
    <w:p w14:paraId="4142DBFE" w14:textId="5C922ABF" w:rsidR="00794D49" w:rsidRPr="008754DA" w:rsidRDefault="00794D49" w:rsidP="00794D49">
      <w:r>
        <w:t xml:space="preserve">A disciplina de Engenharia de Requisitos foi também atualizada, esta disciplina que </w:t>
      </w:r>
      <w:r w:rsidR="009A6D3F">
        <w:t>desde</w:t>
      </w:r>
      <w:r>
        <w:t xml:space="preserve"> 2020 está sob a regência da professora Dra Mary Barreto, possui uma componente prática que incluí a modelação como ferramenta para elicitar, especificar e validar requisitos. Após discussão com a regente foi discutido atualizar a componente prática de modelação, introduzindo modelos UML de forma a estandardizar toda a modelação na Disciplina. No anexo A5 é partilho uma dessa aulas (neste caso a modelação com Diagramas de Sequencia).</w:t>
      </w:r>
    </w:p>
    <w:p w14:paraId="6B1A57C4" w14:textId="77777777" w:rsidR="00077E7C" w:rsidRPr="007F4E49" w:rsidRDefault="00077E7C" w:rsidP="003B2061">
      <w:pPr>
        <w:pStyle w:val="Heading2"/>
      </w:pPr>
      <w:bookmarkStart w:id="8" w:name="_Toc175736914"/>
      <w:bookmarkStart w:id="9" w:name="_Toc178169405"/>
      <w:r w:rsidRPr="007F4E49">
        <w:t>Propor em média 3 temas de projeto/estágio de licenciatura por ano.</w:t>
      </w:r>
      <w:bookmarkEnd w:id="8"/>
      <w:bookmarkEnd w:id="9"/>
      <w:r w:rsidRPr="007F4E49">
        <w:t xml:space="preserve"> </w:t>
      </w:r>
    </w:p>
    <w:p w14:paraId="533889B0" w14:textId="77777777" w:rsidR="007005E6" w:rsidRDefault="00A7155D" w:rsidP="007F4E49">
      <w:r w:rsidRPr="008754DA">
        <w:t>Durante o período em Avaliação foram</w:t>
      </w:r>
      <w:r w:rsidR="0019274E" w:rsidRPr="008754DA">
        <w:t xml:space="preserve"> propostos os seguintes projetos de licenciatura</w:t>
      </w:r>
      <w:r w:rsidR="001821A6">
        <w:t xml:space="preserve">. </w:t>
      </w:r>
      <w:r w:rsidR="00847DE9" w:rsidRPr="001821A6">
        <w:t>Estas propostas</w:t>
      </w:r>
      <w:r w:rsidR="001821A6" w:rsidRPr="001821A6">
        <w:t xml:space="preserve"> foram</w:t>
      </w:r>
      <w:r w:rsidR="007005E6">
        <w:t>:</w:t>
      </w:r>
      <w:r w:rsidR="001821A6" w:rsidRPr="001821A6">
        <w:t xml:space="preserve"> </w:t>
      </w:r>
      <w:r w:rsidR="007005E6">
        <w:t>(1)</w:t>
      </w:r>
      <w:r w:rsidR="001821A6" w:rsidRPr="001821A6">
        <w:t>idealizadas inteiramente por mim</w:t>
      </w:r>
      <w:r w:rsidR="001821A6">
        <w:t xml:space="preserve">; </w:t>
      </w:r>
      <w:r w:rsidR="007005E6">
        <w:t>(2)</w:t>
      </w:r>
      <w:r w:rsidR="001821A6">
        <w:t>E</w:t>
      </w:r>
      <w:r w:rsidR="001821A6" w:rsidRPr="001821A6">
        <w:t xml:space="preserve">m colaboração com </w:t>
      </w:r>
      <w:r w:rsidR="001821A6">
        <w:t xml:space="preserve">uma entidade de acolhimento; </w:t>
      </w:r>
      <w:r w:rsidR="007005E6">
        <w:t>(3)</w:t>
      </w:r>
      <w:r w:rsidR="001821A6">
        <w:t>Em colaboração com colegas da FCEE ou do ITI</w:t>
      </w:r>
      <w:r w:rsidR="007005E6">
        <w:t>.</w:t>
      </w:r>
      <w:r w:rsidR="00103B63">
        <w:t xml:space="preserve"> </w:t>
      </w:r>
    </w:p>
    <w:p w14:paraId="38801280" w14:textId="1F13BCA3" w:rsidR="00A7155D" w:rsidRDefault="007005E6" w:rsidP="007F4E49">
      <w:r>
        <w:t xml:space="preserve">As </w:t>
      </w:r>
      <w:r w:rsidR="00103B63">
        <w:t>propostas</w:t>
      </w:r>
      <w:r>
        <w:t xml:space="preserve"> apresentadas abaixo</w:t>
      </w:r>
      <w:r w:rsidR="00103B63">
        <w:t xml:space="preserve"> encontram-se em </w:t>
      </w:r>
      <w:r w:rsidR="00124B3C">
        <w:fldChar w:fldCharType="begin"/>
      </w:r>
      <w:r w:rsidR="00ED67EF">
        <w:instrText xml:space="preserve"> ADDIN ZOTERO_ITEM CSL_CITATION {"citationID":"c2pLHW5M","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124B3C">
        <w:fldChar w:fldCharType="separate"/>
      </w:r>
      <w:r w:rsidR="00ED67EF">
        <w:rPr>
          <w:noProof/>
        </w:rPr>
        <w:t>[1]</w:t>
      </w:r>
      <w:r w:rsidR="00124B3C">
        <w:fldChar w:fldCharType="end"/>
      </w:r>
      <w:r w:rsidR="00103B63">
        <w:t xml:space="preserve">, </w:t>
      </w:r>
      <w:r w:rsidR="00124B3C">
        <w:t>na secção “Projetos</w:t>
      </w:r>
      <w:r w:rsidR="00103B63">
        <w:t xml:space="preserve"> de Licenciatura</w:t>
      </w:r>
      <w:r w:rsidR="00124B3C">
        <w:t>”</w:t>
      </w:r>
      <w:r w:rsidR="00847DE9">
        <w:t>.</w:t>
      </w:r>
    </w:p>
    <w:p w14:paraId="7C0964A0" w14:textId="2AA45C73" w:rsidR="001821A6" w:rsidRPr="0091591E" w:rsidRDefault="001821A6" w:rsidP="007F4E49">
      <w:pPr>
        <w:rPr>
          <w:b/>
          <w:bCs/>
        </w:rPr>
      </w:pPr>
      <w:r w:rsidRPr="0091591E">
        <w:rPr>
          <w:b/>
          <w:bCs/>
        </w:rPr>
        <w:t>Ano letivo 20/21:</w:t>
      </w:r>
    </w:p>
    <w:p w14:paraId="0528AA8E" w14:textId="3BF2F961" w:rsidR="0094433A" w:rsidRPr="0094433A" w:rsidRDefault="0094433A" w:rsidP="003B2061">
      <w:pPr>
        <w:pStyle w:val="ListParagraph"/>
        <w:numPr>
          <w:ilvl w:val="0"/>
          <w:numId w:val="12"/>
        </w:numPr>
      </w:pPr>
      <w:r w:rsidRPr="0094433A">
        <w:t>Módulo de gestão de comunicação com periféricos</w:t>
      </w:r>
      <w:r>
        <w:t xml:space="preserve"> </w:t>
      </w:r>
    </w:p>
    <w:p w14:paraId="00F69555" w14:textId="6C6BF87C" w:rsidR="00460DBF" w:rsidRDefault="00460DBF" w:rsidP="003B2061">
      <w:pPr>
        <w:pStyle w:val="ListParagraph"/>
        <w:numPr>
          <w:ilvl w:val="0"/>
          <w:numId w:val="12"/>
        </w:numPr>
        <w:rPr>
          <w:lang w:val="en-US"/>
        </w:rPr>
      </w:pPr>
      <w:r w:rsidRPr="001821A6">
        <w:rPr>
          <w:lang w:val="en-US"/>
        </w:rPr>
        <w:t>Comparison of different methods of interaction with in-vehicle infotainment system</w:t>
      </w:r>
    </w:p>
    <w:p w14:paraId="2E30BC8A" w14:textId="77777777" w:rsidR="00460DBF" w:rsidRPr="001821A6" w:rsidRDefault="00460DBF" w:rsidP="003B2061">
      <w:pPr>
        <w:pStyle w:val="ListParagraph"/>
        <w:numPr>
          <w:ilvl w:val="0"/>
          <w:numId w:val="12"/>
        </w:numPr>
      </w:pPr>
      <w:r w:rsidRPr="001821A6">
        <w:t>Desenvolvimento de um Conector com a Connect Bridge</w:t>
      </w:r>
    </w:p>
    <w:p w14:paraId="1EDCD154" w14:textId="77777777" w:rsidR="00460DBF" w:rsidRPr="001821A6" w:rsidRDefault="00460DBF" w:rsidP="003B2061">
      <w:pPr>
        <w:pStyle w:val="ListParagraph"/>
        <w:numPr>
          <w:ilvl w:val="0"/>
          <w:numId w:val="12"/>
        </w:numPr>
      </w:pPr>
      <w:r w:rsidRPr="001821A6">
        <w:t>Implementação de método computacional para resolução de problemas físicos</w:t>
      </w:r>
    </w:p>
    <w:p w14:paraId="437F217A" w14:textId="77777777" w:rsidR="00460DBF" w:rsidRPr="001821A6" w:rsidRDefault="00460DBF" w:rsidP="003B2061">
      <w:pPr>
        <w:pStyle w:val="ListParagraph"/>
        <w:numPr>
          <w:ilvl w:val="0"/>
          <w:numId w:val="12"/>
        </w:numPr>
      </w:pPr>
      <w:r w:rsidRPr="001821A6">
        <w:t>Frontend para toolkit de machine-learning para monitorização remota de solos</w:t>
      </w:r>
    </w:p>
    <w:p w14:paraId="4329BC9D" w14:textId="77777777" w:rsidR="00460DBF" w:rsidRPr="001821A6" w:rsidRDefault="00460DBF" w:rsidP="003B2061">
      <w:pPr>
        <w:pStyle w:val="ListParagraph"/>
        <w:numPr>
          <w:ilvl w:val="0"/>
          <w:numId w:val="12"/>
        </w:numPr>
      </w:pPr>
      <w:r w:rsidRPr="001821A6">
        <w:t>Visualização de consumos de eletricidade em cozinhas industriais</w:t>
      </w:r>
    </w:p>
    <w:p w14:paraId="3335AC93" w14:textId="1F940098" w:rsidR="00460DBF" w:rsidRPr="00460DBF" w:rsidRDefault="00460DBF" w:rsidP="003B2061">
      <w:pPr>
        <w:pStyle w:val="ListParagraph"/>
        <w:numPr>
          <w:ilvl w:val="0"/>
          <w:numId w:val="12"/>
        </w:numPr>
        <w:rPr>
          <w:lang w:val="en-US"/>
        </w:rPr>
      </w:pPr>
      <w:r w:rsidRPr="00460DBF">
        <w:rPr>
          <w:lang w:val="en-US"/>
        </w:rPr>
        <w:t>Empirical exploration of performance metrics for power and energy estimation using NILM</w:t>
      </w:r>
    </w:p>
    <w:p w14:paraId="7D4BCD78" w14:textId="72CD926B" w:rsidR="001821A6" w:rsidRPr="0091591E" w:rsidRDefault="001821A6" w:rsidP="007F4E49">
      <w:pPr>
        <w:rPr>
          <w:b/>
          <w:bCs/>
        </w:rPr>
      </w:pPr>
      <w:r w:rsidRPr="0091591E">
        <w:rPr>
          <w:b/>
          <w:bCs/>
        </w:rPr>
        <w:t>Ano letivo 21/22:</w:t>
      </w:r>
    </w:p>
    <w:p w14:paraId="0D509676" w14:textId="77777777" w:rsidR="00AD517C" w:rsidRDefault="00AD517C" w:rsidP="003B2061">
      <w:pPr>
        <w:pStyle w:val="ListParagraph"/>
        <w:numPr>
          <w:ilvl w:val="0"/>
          <w:numId w:val="12"/>
        </w:numPr>
      </w:pPr>
      <w:r w:rsidRPr="001821A6">
        <w:t>Plataforma “Biblioteca de eBooks – Leitura Inclusiva”</w:t>
      </w:r>
    </w:p>
    <w:p w14:paraId="2867B23F" w14:textId="77777777" w:rsidR="00AD517C" w:rsidRPr="001821A6" w:rsidRDefault="00AD517C" w:rsidP="003B2061">
      <w:pPr>
        <w:pStyle w:val="ListParagraph"/>
        <w:numPr>
          <w:ilvl w:val="0"/>
          <w:numId w:val="12"/>
        </w:numPr>
      </w:pPr>
      <w:r w:rsidRPr="001821A6">
        <w:t>Migração de Plataformas Oracle Middleware para Kubernetes</w:t>
      </w:r>
    </w:p>
    <w:p w14:paraId="62557FFF" w14:textId="4E00198B" w:rsidR="00AD517C" w:rsidRPr="00201754" w:rsidRDefault="00460DBF" w:rsidP="003B2061">
      <w:pPr>
        <w:pStyle w:val="ListParagraph"/>
        <w:numPr>
          <w:ilvl w:val="0"/>
          <w:numId w:val="12"/>
        </w:numPr>
        <w:rPr>
          <w:lang w:val="en-US"/>
        </w:rPr>
      </w:pPr>
      <w:r w:rsidRPr="00201754">
        <w:rPr>
          <w:lang w:val="en-US"/>
        </w:rPr>
        <w:t>Development of a platform to analyze and provide real-time risk data during extreme weather events</w:t>
      </w:r>
    </w:p>
    <w:p w14:paraId="717414D8" w14:textId="2765850A" w:rsidR="00AD517C" w:rsidRPr="00201754" w:rsidRDefault="00460DBF" w:rsidP="003B2061">
      <w:pPr>
        <w:pStyle w:val="ListParagraph"/>
        <w:numPr>
          <w:ilvl w:val="0"/>
          <w:numId w:val="12"/>
        </w:numPr>
        <w:rPr>
          <w:lang w:val="en-US"/>
        </w:rPr>
      </w:pPr>
      <w:r w:rsidRPr="00201754">
        <w:rPr>
          <w:lang w:val="en-US"/>
        </w:rPr>
        <w:t>CI CD em Java</w:t>
      </w:r>
    </w:p>
    <w:p w14:paraId="5CBD8B22" w14:textId="553F2AF6" w:rsidR="0094433A" w:rsidRPr="00201754" w:rsidRDefault="0094433A" w:rsidP="003B2061">
      <w:pPr>
        <w:pStyle w:val="ListParagraph"/>
        <w:numPr>
          <w:ilvl w:val="0"/>
          <w:numId w:val="12"/>
        </w:numPr>
      </w:pPr>
      <w:r w:rsidRPr="00201754">
        <w:t>Sistema de recomendação de eventos para o cliente final</w:t>
      </w:r>
    </w:p>
    <w:p w14:paraId="537702F7" w14:textId="055EB70B" w:rsidR="001821A6" w:rsidRPr="0091591E" w:rsidRDefault="001821A6" w:rsidP="007F4E49">
      <w:pPr>
        <w:rPr>
          <w:b/>
          <w:bCs/>
        </w:rPr>
      </w:pPr>
      <w:r w:rsidRPr="0091591E">
        <w:rPr>
          <w:b/>
          <w:bCs/>
        </w:rPr>
        <w:lastRenderedPageBreak/>
        <w:t>Ano letivo 22/23:</w:t>
      </w:r>
    </w:p>
    <w:p w14:paraId="46126A2D" w14:textId="57E6D3BB" w:rsidR="00AD517C" w:rsidRDefault="00D852DD" w:rsidP="003B2061">
      <w:pPr>
        <w:pStyle w:val="ListParagraph"/>
        <w:numPr>
          <w:ilvl w:val="0"/>
          <w:numId w:val="12"/>
        </w:numPr>
      </w:pPr>
      <w:r w:rsidRPr="001821A6">
        <w:t>Evoluç</w:t>
      </w:r>
      <w:r>
        <w:t>ã</w:t>
      </w:r>
      <w:r w:rsidRPr="001821A6">
        <w:t>o</w:t>
      </w:r>
      <w:r w:rsidR="00AD517C" w:rsidRPr="001821A6">
        <w:t xml:space="preserve"> no controlo </w:t>
      </w:r>
      <w:r w:rsidR="00847DE9" w:rsidRPr="001821A6">
        <w:t>Automático</w:t>
      </w:r>
      <w:r w:rsidR="00AD517C" w:rsidRPr="001821A6">
        <w:t xml:space="preserve"> de chamadas </w:t>
      </w:r>
      <w:r w:rsidR="00847DE9" w:rsidRPr="001821A6">
        <w:t>telefónicas</w:t>
      </w:r>
      <w:r w:rsidR="00AD517C" w:rsidRPr="001821A6">
        <w:t xml:space="preserve"> - Asterisk REST Interface (ARI) </w:t>
      </w:r>
      <w:r w:rsidR="00E83FCE">
        <w:t>.</w:t>
      </w:r>
    </w:p>
    <w:p w14:paraId="26E419D1" w14:textId="1DAED9D0" w:rsidR="00AD517C" w:rsidRDefault="00AD517C" w:rsidP="003B2061">
      <w:pPr>
        <w:pStyle w:val="ListParagraph"/>
        <w:numPr>
          <w:ilvl w:val="0"/>
          <w:numId w:val="12"/>
        </w:numPr>
      </w:pPr>
      <w:r w:rsidRPr="001821A6">
        <w:t>Plataforma de Gestão de Recursos Humanos e de Projetos</w:t>
      </w:r>
      <w:r w:rsidR="00E83FCE">
        <w:t>.</w:t>
      </w:r>
    </w:p>
    <w:p w14:paraId="4F61C0CF" w14:textId="5323C0F8" w:rsidR="00AD517C" w:rsidRPr="001821A6" w:rsidRDefault="00AD517C" w:rsidP="003B2061">
      <w:pPr>
        <w:pStyle w:val="ListParagraph"/>
        <w:numPr>
          <w:ilvl w:val="0"/>
          <w:numId w:val="12"/>
        </w:numPr>
      </w:pPr>
      <w:r w:rsidRPr="001821A6">
        <w:t>Desenvolvimento do standard Lane Change Test na  plataforma Unity</w:t>
      </w:r>
      <w:r w:rsidR="00E83FCE">
        <w:t>.</w:t>
      </w:r>
    </w:p>
    <w:p w14:paraId="57695057" w14:textId="5F2615EB" w:rsidR="00AD517C" w:rsidRPr="001821A6" w:rsidRDefault="00AD517C" w:rsidP="003B2061">
      <w:pPr>
        <w:pStyle w:val="ListParagraph"/>
        <w:numPr>
          <w:ilvl w:val="0"/>
          <w:numId w:val="12"/>
        </w:numPr>
      </w:pPr>
      <w:r w:rsidRPr="001821A6">
        <w:t>Frontend para simulador de comunidades de energia</w:t>
      </w:r>
      <w:r w:rsidR="00E83FCE">
        <w:t>.</w:t>
      </w:r>
    </w:p>
    <w:p w14:paraId="78E2FFAA" w14:textId="46B9C0CB" w:rsidR="00AD517C" w:rsidRPr="001821A6" w:rsidRDefault="00AD517C" w:rsidP="003B2061">
      <w:pPr>
        <w:pStyle w:val="ListParagraph"/>
        <w:numPr>
          <w:ilvl w:val="0"/>
          <w:numId w:val="12"/>
        </w:numPr>
      </w:pPr>
      <w:r w:rsidRPr="001821A6">
        <w:t>Desenvolvimento de aplicações Web onde o objetivo consiste na implementação de novas funcionalidades para uma aplicação de suporte das soluções da Asseco PST</w:t>
      </w:r>
      <w:r w:rsidR="00E83FCE">
        <w:t>.</w:t>
      </w:r>
    </w:p>
    <w:p w14:paraId="1DA0C6C3" w14:textId="5E59D504" w:rsidR="001821A6" w:rsidRPr="0091591E" w:rsidRDefault="001821A6" w:rsidP="007F4E49">
      <w:pPr>
        <w:rPr>
          <w:b/>
          <w:bCs/>
        </w:rPr>
      </w:pPr>
      <w:r w:rsidRPr="0091591E">
        <w:rPr>
          <w:b/>
          <w:bCs/>
        </w:rPr>
        <w:t>Ano letivo 23/24:</w:t>
      </w:r>
    </w:p>
    <w:p w14:paraId="645C69BA" w14:textId="18D7983C" w:rsidR="00AD517C" w:rsidRPr="00AD517C" w:rsidRDefault="00AD517C" w:rsidP="003B2061">
      <w:pPr>
        <w:pStyle w:val="ListParagraph"/>
        <w:numPr>
          <w:ilvl w:val="0"/>
          <w:numId w:val="12"/>
        </w:numPr>
        <w:rPr>
          <w:lang w:val="en-US"/>
        </w:rPr>
      </w:pPr>
      <w:r w:rsidRPr="00AD517C">
        <w:rPr>
          <w:lang w:val="en-US"/>
        </w:rPr>
        <w:t>Task Generator 2.0: leveraging personalized paper and pencil cognitive training to a tablet approach</w:t>
      </w:r>
      <w:r w:rsidR="00E83FCE">
        <w:rPr>
          <w:lang w:val="en-US"/>
        </w:rPr>
        <w:t>.</w:t>
      </w:r>
    </w:p>
    <w:p w14:paraId="4850F902" w14:textId="21F804C6" w:rsidR="00AD517C" w:rsidRPr="001821A6" w:rsidRDefault="00AD517C" w:rsidP="003B2061">
      <w:pPr>
        <w:pStyle w:val="ListParagraph"/>
        <w:numPr>
          <w:ilvl w:val="0"/>
          <w:numId w:val="12"/>
        </w:numPr>
      </w:pPr>
      <w:r w:rsidRPr="001821A6">
        <w:t>Plugin para QGIS</w:t>
      </w:r>
      <w:r w:rsidR="00E83FCE">
        <w:t>.</w:t>
      </w:r>
    </w:p>
    <w:p w14:paraId="656DA5E7" w14:textId="42DBE4A4" w:rsidR="00AD517C" w:rsidRPr="001821A6" w:rsidRDefault="00AD517C" w:rsidP="003B2061">
      <w:pPr>
        <w:pStyle w:val="ListParagraph"/>
        <w:numPr>
          <w:ilvl w:val="0"/>
          <w:numId w:val="12"/>
        </w:numPr>
      </w:pPr>
      <w:r w:rsidRPr="001821A6">
        <w:t>Wayfinder AR</w:t>
      </w:r>
      <w:r w:rsidR="00E83FCE">
        <w:t>.</w:t>
      </w:r>
    </w:p>
    <w:p w14:paraId="2ACEA490" w14:textId="77777777" w:rsidR="00376469" w:rsidRDefault="00AD517C" w:rsidP="003B2061">
      <w:pPr>
        <w:pStyle w:val="ListParagraph"/>
        <w:numPr>
          <w:ilvl w:val="0"/>
          <w:numId w:val="12"/>
        </w:numPr>
      </w:pPr>
      <w:r w:rsidRPr="001821A6">
        <w:t>Google Wallet Card</w:t>
      </w:r>
      <w:r w:rsidR="00E83FCE">
        <w:t>.</w:t>
      </w:r>
    </w:p>
    <w:p w14:paraId="443C112D" w14:textId="399BD888" w:rsidR="00376469" w:rsidRPr="00376469" w:rsidRDefault="00376469" w:rsidP="003B2061">
      <w:pPr>
        <w:pStyle w:val="ListParagraph"/>
        <w:numPr>
          <w:ilvl w:val="0"/>
          <w:numId w:val="12"/>
        </w:numPr>
      </w:pPr>
      <w:r w:rsidRPr="00376469">
        <w:t>Detec</w:t>
      </w:r>
      <w:r w:rsidRPr="00376469">
        <w:rPr>
          <w:rFonts w:ascii="Times New Roman" w:hAnsi="Times New Roman"/>
        </w:rPr>
        <w:t>̧</w:t>
      </w:r>
      <w:r w:rsidRPr="00376469">
        <w:t>ão de sinais de tra</w:t>
      </w:r>
      <w:r w:rsidRPr="00376469">
        <w:rPr>
          <w:rFonts w:ascii="Times New Roman" w:hAnsi="Times New Roman"/>
        </w:rPr>
        <w:t>̂</w:t>
      </w:r>
      <w:r w:rsidRPr="00376469">
        <w:t>nsito com um headset de VR</w:t>
      </w:r>
    </w:p>
    <w:p w14:paraId="242F4A7A" w14:textId="77777777" w:rsidR="00077E7C" w:rsidRPr="008754DA" w:rsidRDefault="00077E7C" w:rsidP="003B2061">
      <w:pPr>
        <w:pStyle w:val="Heading2"/>
      </w:pPr>
      <w:bookmarkStart w:id="10" w:name="_Toc175736915"/>
      <w:bookmarkStart w:id="11" w:name="_Toc178169406"/>
      <w:r w:rsidRPr="008754DA">
        <w:t>Propor em média 3 temas de dissertação/projeto/estágio de mestrado por ano.</w:t>
      </w:r>
      <w:bookmarkEnd w:id="10"/>
      <w:bookmarkEnd w:id="11"/>
      <w:r w:rsidRPr="008754DA">
        <w:t xml:space="preserve"> </w:t>
      </w:r>
    </w:p>
    <w:p w14:paraId="1EFD5F77" w14:textId="1AFDB1CD" w:rsidR="0019274E" w:rsidRDefault="0019274E" w:rsidP="007F4E49">
      <w:r w:rsidRPr="008754DA">
        <w:t>Durante o período em Avaliação foram propostos os seguintes projetos de mestrado</w:t>
      </w:r>
      <w:r w:rsidR="00073F6B">
        <w:t>, nesta lista não incluo alguns dos projetos completamente idealizados por outros colegas</w:t>
      </w:r>
      <w:r w:rsidR="00A81EEE">
        <w:t>/entidades, onde a minha contribuição aconteceu sobretudo durante a execução o projeto, e não durante a sua conceção</w:t>
      </w:r>
      <w:r w:rsidRPr="008754DA">
        <w:t>:</w:t>
      </w:r>
    </w:p>
    <w:p w14:paraId="700D6BD9" w14:textId="77777777" w:rsidR="00A81EEE" w:rsidRPr="0091591E" w:rsidRDefault="00A81EEE" w:rsidP="007F4E49">
      <w:pPr>
        <w:rPr>
          <w:b/>
          <w:bCs/>
        </w:rPr>
      </w:pPr>
      <w:r w:rsidRPr="0091591E">
        <w:rPr>
          <w:b/>
          <w:bCs/>
        </w:rPr>
        <w:t>Ano letivo 20/21:</w:t>
      </w:r>
    </w:p>
    <w:p w14:paraId="21A169E0" w14:textId="755C7461" w:rsidR="008357CD" w:rsidRPr="00B431A3" w:rsidRDefault="008357CD" w:rsidP="003B2061">
      <w:pPr>
        <w:pStyle w:val="ListParagraph"/>
        <w:numPr>
          <w:ilvl w:val="0"/>
          <w:numId w:val="9"/>
        </w:numPr>
      </w:pPr>
      <w:r w:rsidRPr="00B431A3">
        <w:t>Apresentação e análise do ecossistema para desenvolvimento mobile em multiplataforma</w:t>
      </w:r>
      <w:r w:rsidR="00E83FCE">
        <w:t>.</w:t>
      </w:r>
    </w:p>
    <w:p w14:paraId="5EE4EFA4" w14:textId="76E9AB44" w:rsidR="008357CD" w:rsidRPr="00B431A3" w:rsidRDefault="008357CD" w:rsidP="003B2061">
      <w:pPr>
        <w:pStyle w:val="ListParagraph"/>
        <w:numPr>
          <w:ilvl w:val="0"/>
          <w:numId w:val="9"/>
        </w:numPr>
        <w:rPr>
          <w:lang w:val="en-US"/>
        </w:rPr>
      </w:pPr>
      <w:r w:rsidRPr="00B431A3">
        <w:rPr>
          <w:lang w:val="en-US"/>
        </w:rPr>
        <w:t>Development and analysis of an open-source platform to simulate electric vehicle charging needs</w:t>
      </w:r>
      <w:r w:rsidR="00E83FCE">
        <w:rPr>
          <w:lang w:val="en-US"/>
        </w:rPr>
        <w:t>.</w:t>
      </w:r>
    </w:p>
    <w:p w14:paraId="5CB833A0" w14:textId="7D5C3D78" w:rsidR="008357CD" w:rsidRPr="00B431A3" w:rsidRDefault="008357CD" w:rsidP="003B2061">
      <w:pPr>
        <w:pStyle w:val="ListParagraph"/>
        <w:numPr>
          <w:ilvl w:val="0"/>
          <w:numId w:val="9"/>
        </w:numPr>
        <w:rPr>
          <w:lang w:val="en-US"/>
        </w:rPr>
      </w:pPr>
      <w:r w:rsidRPr="00B431A3">
        <w:rPr>
          <w:lang w:val="en-US"/>
        </w:rPr>
        <w:t>Development of a platform to analyze and provide real-time risk data during extreme weather events</w:t>
      </w:r>
      <w:r w:rsidR="00E83FCE">
        <w:rPr>
          <w:lang w:val="en-US"/>
        </w:rPr>
        <w:t>.</w:t>
      </w:r>
    </w:p>
    <w:p w14:paraId="29643D8C" w14:textId="56AF28D7" w:rsidR="008357CD" w:rsidRPr="00B431A3" w:rsidRDefault="008357CD" w:rsidP="003B2061">
      <w:pPr>
        <w:pStyle w:val="ListParagraph"/>
        <w:numPr>
          <w:ilvl w:val="0"/>
          <w:numId w:val="9"/>
        </w:numPr>
      </w:pPr>
      <w:r w:rsidRPr="00B431A3">
        <w:t>Interac</w:t>
      </w:r>
      <w:r w:rsidRPr="00B431A3">
        <w:rPr>
          <w:rFonts w:ascii="Times New Roman" w:hAnsi="Times New Roman"/>
        </w:rPr>
        <w:t>̧</w:t>
      </w:r>
      <w:r w:rsidRPr="00B431A3">
        <w:t>ão com sistema de infotainment de um veículo, implementac</w:t>
      </w:r>
      <w:r w:rsidRPr="00B431A3">
        <w:rPr>
          <w:rFonts w:ascii="Times New Roman" w:hAnsi="Times New Roman"/>
        </w:rPr>
        <w:t>̧</w:t>
      </w:r>
      <w:r w:rsidRPr="00B431A3">
        <w:t>ão e avaliac</w:t>
      </w:r>
      <w:r w:rsidRPr="00B431A3">
        <w:rPr>
          <w:rFonts w:ascii="Times New Roman" w:hAnsi="Times New Roman"/>
        </w:rPr>
        <w:t>̧</w:t>
      </w:r>
      <w:r w:rsidRPr="00B431A3">
        <w:t>ão de gestos e técnicas hápticas</w:t>
      </w:r>
      <w:r w:rsidR="00E83FCE">
        <w:t>.</w:t>
      </w:r>
    </w:p>
    <w:p w14:paraId="2C40C520" w14:textId="38633D82" w:rsidR="00A81EEE" w:rsidRPr="0091591E" w:rsidRDefault="00A81EEE" w:rsidP="007F4E49">
      <w:pPr>
        <w:rPr>
          <w:b/>
          <w:bCs/>
        </w:rPr>
      </w:pPr>
      <w:r w:rsidRPr="0091591E">
        <w:rPr>
          <w:b/>
          <w:bCs/>
        </w:rPr>
        <w:t>Ano letivo 21/22:</w:t>
      </w:r>
    </w:p>
    <w:p w14:paraId="56025C42" w14:textId="18BEB0E0" w:rsidR="00C844FB" w:rsidRPr="00B431A3" w:rsidRDefault="00C844FB" w:rsidP="003B2061">
      <w:pPr>
        <w:pStyle w:val="ListParagraph"/>
        <w:numPr>
          <w:ilvl w:val="0"/>
          <w:numId w:val="9"/>
        </w:numPr>
        <w:rPr>
          <w:lang w:val="en-US"/>
        </w:rPr>
      </w:pPr>
      <w:r w:rsidRPr="00B431A3">
        <w:rPr>
          <w:lang w:val="en-US"/>
        </w:rPr>
        <w:t>Interaction with ECUs with the aim of making driving safer and more efficient</w:t>
      </w:r>
      <w:r w:rsidR="00E83FCE">
        <w:rPr>
          <w:lang w:val="en-US"/>
        </w:rPr>
        <w:t>.</w:t>
      </w:r>
    </w:p>
    <w:p w14:paraId="0B7AF68F" w14:textId="66944303" w:rsidR="008357CD" w:rsidRPr="00B431A3" w:rsidRDefault="008357CD" w:rsidP="003B2061">
      <w:pPr>
        <w:pStyle w:val="ListParagraph"/>
        <w:numPr>
          <w:ilvl w:val="0"/>
          <w:numId w:val="9"/>
        </w:numPr>
      </w:pPr>
      <w:r w:rsidRPr="00B431A3">
        <w:t>Modelac</w:t>
      </w:r>
      <w:r w:rsidRPr="00B431A3">
        <w:rPr>
          <w:rFonts w:ascii="Times New Roman" w:hAnsi="Times New Roman"/>
        </w:rPr>
        <w:t>̧</w:t>
      </w:r>
      <w:r w:rsidRPr="00B431A3">
        <w:t>ão e Implementac</w:t>
      </w:r>
      <w:r w:rsidRPr="00B431A3">
        <w:rPr>
          <w:rFonts w:ascii="Times New Roman" w:hAnsi="Times New Roman"/>
        </w:rPr>
        <w:t>̧</w:t>
      </w:r>
      <w:r w:rsidRPr="00B431A3">
        <w:t>ão da infraestrutura de backend para uma aplicac</w:t>
      </w:r>
      <w:r w:rsidRPr="00B431A3">
        <w:rPr>
          <w:rFonts w:ascii="Times New Roman" w:hAnsi="Times New Roman"/>
        </w:rPr>
        <w:t>̧</w:t>
      </w:r>
      <w:r w:rsidRPr="00B431A3">
        <w:t>ão de venda de Certificados Digitais</w:t>
      </w:r>
      <w:r w:rsidR="00E83FCE">
        <w:t>.</w:t>
      </w:r>
    </w:p>
    <w:p w14:paraId="075189EB" w14:textId="60DBA86C" w:rsidR="008357CD" w:rsidRPr="00B431A3" w:rsidRDefault="008357CD" w:rsidP="003B2061">
      <w:pPr>
        <w:pStyle w:val="ListParagraph"/>
        <w:numPr>
          <w:ilvl w:val="0"/>
          <w:numId w:val="9"/>
        </w:numPr>
      </w:pPr>
      <w:r w:rsidRPr="00B431A3">
        <w:t>Modela</w:t>
      </w:r>
      <w:r w:rsidR="00B431A3">
        <w:t>çã</w:t>
      </w:r>
      <w:r w:rsidRPr="00B431A3">
        <w:t>o e Implementac</w:t>
      </w:r>
      <w:r w:rsidRPr="00B431A3">
        <w:rPr>
          <w:rFonts w:ascii="Times New Roman" w:hAnsi="Times New Roman"/>
        </w:rPr>
        <w:t>̧</w:t>
      </w:r>
      <w:r w:rsidRPr="00B431A3">
        <w:t>ão de uma aplicac</w:t>
      </w:r>
      <w:r w:rsidRPr="00B431A3">
        <w:rPr>
          <w:rFonts w:ascii="Times New Roman" w:hAnsi="Times New Roman"/>
        </w:rPr>
        <w:t>̧</w:t>
      </w:r>
      <w:r w:rsidRPr="00B431A3">
        <w:t>ão de venda de Certificados Digitais</w:t>
      </w:r>
      <w:r w:rsidR="00E83FCE">
        <w:t>.</w:t>
      </w:r>
    </w:p>
    <w:p w14:paraId="1F2C1C90" w14:textId="77777777" w:rsidR="008357CD" w:rsidRPr="00B431A3" w:rsidRDefault="008357CD" w:rsidP="003B2061">
      <w:pPr>
        <w:pStyle w:val="ListParagraph"/>
        <w:numPr>
          <w:ilvl w:val="0"/>
          <w:numId w:val="9"/>
        </w:numPr>
      </w:pPr>
      <w:r w:rsidRPr="00B431A3">
        <w:t>Desenvolvimento de aplicação móvel para o SESARAM, E.P.E.</w:t>
      </w:r>
    </w:p>
    <w:p w14:paraId="0912F7F0" w14:textId="65D92B5F" w:rsidR="008357CD" w:rsidRPr="00B431A3" w:rsidRDefault="008357CD" w:rsidP="003B2061">
      <w:pPr>
        <w:pStyle w:val="ListParagraph"/>
        <w:numPr>
          <w:ilvl w:val="0"/>
          <w:numId w:val="9"/>
        </w:numPr>
        <w:rPr>
          <w:lang w:val="en-US"/>
        </w:rPr>
      </w:pPr>
      <w:r w:rsidRPr="00B431A3">
        <w:rPr>
          <w:lang w:val="en-US"/>
        </w:rPr>
        <w:t>Aplicação Móvel CS Marítimo</w:t>
      </w:r>
      <w:r w:rsidR="00E83FCE">
        <w:rPr>
          <w:lang w:val="en-US"/>
        </w:rPr>
        <w:t>.</w:t>
      </w:r>
    </w:p>
    <w:p w14:paraId="49FE0039" w14:textId="5761CA2E" w:rsidR="008357CD" w:rsidRPr="00B431A3" w:rsidRDefault="008357CD" w:rsidP="003B2061">
      <w:pPr>
        <w:pStyle w:val="ListParagraph"/>
        <w:numPr>
          <w:ilvl w:val="0"/>
          <w:numId w:val="9"/>
        </w:numPr>
        <w:rPr>
          <w:lang w:val="en-US"/>
        </w:rPr>
      </w:pPr>
      <w:r w:rsidRPr="00B431A3">
        <w:rPr>
          <w:lang w:val="en-US"/>
        </w:rPr>
        <w:t>A web-based dashboard for data visualization of a serious gaming system</w:t>
      </w:r>
      <w:r w:rsidR="00E83FCE">
        <w:rPr>
          <w:lang w:val="en-US"/>
        </w:rPr>
        <w:t>.</w:t>
      </w:r>
    </w:p>
    <w:p w14:paraId="6DCDCE94" w14:textId="5D962B6A" w:rsidR="008357CD" w:rsidRPr="00B431A3" w:rsidRDefault="008357CD" w:rsidP="003B2061">
      <w:pPr>
        <w:pStyle w:val="ListParagraph"/>
        <w:numPr>
          <w:ilvl w:val="0"/>
          <w:numId w:val="9"/>
        </w:numPr>
        <w:rPr>
          <w:lang w:val="en-US"/>
        </w:rPr>
      </w:pPr>
      <w:r w:rsidRPr="00B431A3">
        <w:rPr>
          <w:lang w:val="en-US"/>
        </w:rPr>
        <w:lastRenderedPageBreak/>
        <w:t>Comparison of different methods of interaction with in-vehicle infotainment system</w:t>
      </w:r>
      <w:r w:rsidR="00E83FCE">
        <w:rPr>
          <w:lang w:val="en-US"/>
        </w:rPr>
        <w:t>.</w:t>
      </w:r>
    </w:p>
    <w:p w14:paraId="05A3AF61" w14:textId="650C6024" w:rsidR="00C844FB" w:rsidRPr="00B431A3" w:rsidRDefault="00C844FB" w:rsidP="003B2061">
      <w:pPr>
        <w:pStyle w:val="ListParagraph"/>
        <w:numPr>
          <w:ilvl w:val="0"/>
          <w:numId w:val="9"/>
        </w:numPr>
        <w:rPr>
          <w:lang w:val="en-US"/>
        </w:rPr>
      </w:pPr>
      <w:r w:rsidRPr="00B431A3">
        <w:rPr>
          <w:lang w:val="en-US"/>
        </w:rPr>
        <w:t>Rebuilding Driver Situation Awareness through the use of Augmented Reality</w:t>
      </w:r>
      <w:r w:rsidR="00E83FCE">
        <w:rPr>
          <w:lang w:val="en-US"/>
        </w:rPr>
        <w:t>.</w:t>
      </w:r>
    </w:p>
    <w:p w14:paraId="5336B438" w14:textId="26D12EBB" w:rsidR="00863B86" w:rsidRPr="00B431A3" w:rsidRDefault="00863B86" w:rsidP="003B2061">
      <w:pPr>
        <w:pStyle w:val="ListParagraph"/>
        <w:numPr>
          <w:ilvl w:val="0"/>
          <w:numId w:val="9"/>
        </w:numPr>
        <w:rPr>
          <w:lang w:val="en-US"/>
        </w:rPr>
      </w:pPr>
      <w:r w:rsidRPr="00B431A3">
        <w:rPr>
          <w:lang w:val="en-US"/>
        </w:rPr>
        <w:t>Exploring the potential of machine-learning and earth observations data for climate change mitigation</w:t>
      </w:r>
      <w:r w:rsidR="00E83FCE">
        <w:rPr>
          <w:lang w:val="en-US"/>
        </w:rPr>
        <w:t>.</w:t>
      </w:r>
    </w:p>
    <w:p w14:paraId="2771C8F2" w14:textId="41FA73C1" w:rsidR="00863B86" w:rsidRPr="00B431A3" w:rsidRDefault="00863B86" w:rsidP="003B2061">
      <w:pPr>
        <w:pStyle w:val="ListParagraph"/>
        <w:numPr>
          <w:ilvl w:val="0"/>
          <w:numId w:val="9"/>
        </w:numPr>
        <w:rPr>
          <w:lang w:val="en-US"/>
        </w:rPr>
      </w:pPr>
      <w:r w:rsidRPr="00B431A3">
        <w:rPr>
          <w:lang w:val="en-US"/>
        </w:rPr>
        <w:t>Exploring the potential of social agents and distributed ledger technologies for load balancing in community energy systems</w:t>
      </w:r>
      <w:r w:rsidR="00E83FCE">
        <w:rPr>
          <w:lang w:val="en-US"/>
        </w:rPr>
        <w:t>.</w:t>
      </w:r>
    </w:p>
    <w:p w14:paraId="451E1D84" w14:textId="2BF30398" w:rsidR="00A81EEE" w:rsidRPr="0091591E" w:rsidRDefault="00A81EEE" w:rsidP="007F4E49">
      <w:pPr>
        <w:rPr>
          <w:b/>
          <w:bCs/>
        </w:rPr>
      </w:pPr>
      <w:r w:rsidRPr="0091591E">
        <w:rPr>
          <w:b/>
          <w:bCs/>
        </w:rPr>
        <w:t>Ano letivo 22/23:</w:t>
      </w:r>
    </w:p>
    <w:p w14:paraId="7A03B342" w14:textId="40379951" w:rsidR="00C844FB" w:rsidRPr="00B431A3" w:rsidRDefault="00C844FB" w:rsidP="003B2061">
      <w:pPr>
        <w:pStyle w:val="ListParagraph"/>
        <w:numPr>
          <w:ilvl w:val="0"/>
          <w:numId w:val="9"/>
        </w:numPr>
        <w:rPr>
          <w:lang w:val="en-US"/>
        </w:rPr>
      </w:pPr>
      <w:r w:rsidRPr="00B431A3">
        <w:rPr>
          <w:lang w:val="en-US"/>
        </w:rPr>
        <w:t>Comparing selection mechanisms for techniques in head-mounted displays</w:t>
      </w:r>
      <w:r w:rsidR="00E83FCE">
        <w:rPr>
          <w:lang w:val="en-US"/>
        </w:rPr>
        <w:t>.</w:t>
      </w:r>
    </w:p>
    <w:p w14:paraId="16529AA7" w14:textId="300188FA" w:rsidR="00C844FB" w:rsidRPr="00B431A3" w:rsidRDefault="00C844FB" w:rsidP="003B2061">
      <w:pPr>
        <w:pStyle w:val="ListParagraph"/>
        <w:numPr>
          <w:ilvl w:val="0"/>
          <w:numId w:val="9"/>
        </w:numPr>
        <w:rPr>
          <w:lang w:val="en-US"/>
        </w:rPr>
      </w:pPr>
      <w:r w:rsidRPr="00B431A3">
        <w:rPr>
          <w:lang w:val="en-US"/>
        </w:rPr>
        <w:t>Task Generator 2.0: leveraging personalized paper and pencil cognitive training to a tablet approach</w:t>
      </w:r>
      <w:r w:rsidR="00E83FCE">
        <w:rPr>
          <w:lang w:val="en-US"/>
        </w:rPr>
        <w:t>.</w:t>
      </w:r>
    </w:p>
    <w:p w14:paraId="5EE6D6C4" w14:textId="21CFBC69" w:rsidR="00A81EEE" w:rsidRPr="0091591E" w:rsidRDefault="00A81EEE" w:rsidP="007F4E49">
      <w:pPr>
        <w:rPr>
          <w:b/>
          <w:bCs/>
        </w:rPr>
      </w:pPr>
      <w:r w:rsidRPr="0091591E">
        <w:rPr>
          <w:b/>
          <w:bCs/>
        </w:rPr>
        <w:t>Ano letivo 23/24:</w:t>
      </w:r>
    </w:p>
    <w:p w14:paraId="6755DF2F" w14:textId="45F09C69" w:rsidR="00C844FB" w:rsidRPr="00B431A3" w:rsidRDefault="00C844FB" w:rsidP="003B2061">
      <w:pPr>
        <w:pStyle w:val="ListParagraph"/>
        <w:numPr>
          <w:ilvl w:val="0"/>
          <w:numId w:val="9"/>
        </w:numPr>
      </w:pPr>
      <w:r w:rsidRPr="00B431A3">
        <w:t>Hydra - GUI para Ferramenta de Gerac</w:t>
      </w:r>
      <w:r w:rsidRPr="00B431A3">
        <w:rPr>
          <w:rFonts w:ascii="Times New Roman" w:hAnsi="Times New Roman"/>
        </w:rPr>
        <w:t>̧</w:t>
      </w:r>
      <w:r w:rsidRPr="00B431A3">
        <w:t>ão de Código</w:t>
      </w:r>
      <w:r w:rsidR="00E83FCE">
        <w:t>.</w:t>
      </w:r>
    </w:p>
    <w:p w14:paraId="5A2BBE7D" w14:textId="3AAD4DD3" w:rsidR="00C844FB" w:rsidRPr="00B431A3" w:rsidRDefault="00C844FB" w:rsidP="003B2061">
      <w:pPr>
        <w:pStyle w:val="ListParagraph"/>
        <w:numPr>
          <w:ilvl w:val="0"/>
          <w:numId w:val="9"/>
        </w:numPr>
      </w:pPr>
      <w:r w:rsidRPr="00B431A3">
        <w:t>Paltaforma Eletrónica dos Combustíveis</w:t>
      </w:r>
      <w:r w:rsidR="00E83FCE">
        <w:t>.</w:t>
      </w:r>
    </w:p>
    <w:p w14:paraId="10F9FF3B" w14:textId="258F5DCA" w:rsidR="00C844FB" w:rsidRPr="00B431A3" w:rsidRDefault="00C844FB" w:rsidP="003B2061">
      <w:pPr>
        <w:pStyle w:val="ListParagraph"/>
        <w:numPr>
          <w:ilvl w:val="0"/>
          <w:numId w:val="9"/>
        </w:numPr>
      </w:pPr>
      <w:r w:rsidRPr="00B431A3">
        <w:t>Menu guru</w:t>
      </w:r>
      <w:r w:rsidR="00E83FCE">
        <w:t>.</w:t>
      </w:r>
    </w:p>
    <w:p w14:paraId="76C49ECF" w14:textId="080DC276" w:rsidR="00A81EEE" w:rsidRPr="00B431A3" w:rsidRDefault="00863B86" w:rsidP="003B2061">
      <w:pPr>
        <w:pStyle w:val="ListParagraph"/>
        <w:numPr>
          <w:ilvl w:val="0"/>
          <w:numId w:val="9"/>
        </w:numPr>
      </w:pPr>
      <w:r w:rsidRPr="00B431A3">
        <w:t>Desenvolvimento do Teste LCT em Unity utilizando realidade Virtual</w:t>
      </w:r>
      <w:r w:rsidR="00E83FCE">
        <w:t>.</w:t>
      </w:r>
    </w:p>
    <w:p w14:paraId="1FE0EA21" w14:textId="1B4FB833" w:rsidR="00D852DD" w:rsidRDefault="00B431A3" w:rsidP="007F4E49">
      <w:r>
        <w:t xml:space="preserve">Além dos projetos mencionados acima, direcionados a alunos de Mestrado e Licenciatura. </w:t>
      </w:r>
      <w:r w:rsidRPr="00B431A3">
        <w:rPr>
          <w:u w:val="single"/>
        </w:rPr>
        <w:t>Foi iniciado um projeto de Doutoramento</w:t>
      </w:r>
      <w:r>
        <w:t xml:space="preserve"> no ano letivo de 2023/2024:</w:t>
      </w:r>
    </w:p>
    <w:p w14:paraId="0F90B2C2" w14:textId="12E9E590" w:rsidR="00B431A3" w:rsidRPr="00D36638" w:rsidRDefault="00D36638" w:rsidP="003B2061">
      <w:pPr>
        <w:pStyle w:val="ListParagraph"/>
        <w:numPr>
          <w:ilvl w:val="0"/>
          <w:numId w:val="10"/>
        </w:numPr>
        <w:rPr>
          <w:lang w:val="en-US"/>
        </w:rPr>
      </w:pPr>
      <w:r w:rsidRPr="00D36638">
        <w:rPr>
          <w:b/>
          <w:bCs/>
          <w:lang w:val="en-US"/>
        </w:rPr>
        <w:t>Titulo:</w:t>
      </w:r>
      <w:r w:rsidRPr="00D36638">
        <w:rPr>
          <w:lang w:val="en-US"/>
        </w:rPr>
        <w:t xml:space="preserve"> introEduAI – Evaluation Tool to Assess the Impact of Artificial Intelligence in Education. </w:t>
      </w:r>
      <w:r w:rsidRPr="00D36638">
        <w:rPr>
          <w:b/>
          <w:bCs/>
          <w:lang w:val="en-US"/>
        </w:rPr>
        <w:t xml:space="preserve">Aluno: </w:t>
      </w:r>
      <w:r w:rsidRPr="00D36638">
        <w:rPr>
          <w:lang w:val="en-US"/>
        </w:rPr>
        <w:t>Pedro Mendonca</w:t>
      </w:r>
      <w:r w:rsidR="00E83FCE">
        <w:rPr>
          <w:lang w:val="en-US"/>
        </w:rPr>
        <w:t>.</w:t>
      </w:r>
    </w:p>
    <w:p w14:paraId="54A15A0E" w14:textId="77777777" w:rsidR="00077E7C" w:rsidRPr="008754DA" w:rsidRDefault="00077E7C" w:rsidP="003B2061">
      <w:pPr>
        <w:pStyle w:val="Heading2"/>
      </w:pPr>
      <w:bookmarkStart w:id="12" w:name="_Toc175736916"/>
      <w:bookmarkStart w:id="13" w:name="_Toc178169407"/>
      <w:r w:rsidRPr="008754DA">
        <w:t xml:space="preserve">Finalizar com sucesso a orientação de 4 alunos de mestrado </w:t>
      </w:r>
      <w:r w:rsidRPr="008D00D0">
        <w:rPr>
          <w:u w:val="single"/>
        </w:rPr>
        <w:t>e</w:t>
      </w:r>
      <w:r w:rsidRPr="008754DA">
        <w:t xml:space="preserve"> 4 alunos de licenciatura.</w:t>
      </w:r>
      <w:bookmarkEnd w:id="12"/>
      <w:bookmarkEnd w:id="13"/>
    </w:p>
    <w:p w14:paraId="73631C9A" w14:textId="18AC83D9" w:rsidR="006A76CA" w:rsidRDefault="0019274E" w:rsidP="007F4E49">
      <w:r w:rsidRPr="008754DA">
        <w:t xml:space="preserve">Durante o período em Avaliação </w:t>
      </w:r>
      <w:r w:rsidRPr="00FA3BA8">
        <w:rPr>
          <w:u w:val="single"/>
        </w:rPr>
        <w:t>foi finalizada a orientação dos seguintes projetos de Licenciatura</w:t>
      </w:r>
      <w:r w:rsidRPr="008754DA">
        <w:t>, a pasta</w:t>
      </w:r>
      <w:r w:rsidR="001C1256">
        <w:t xml:space="preserve"> </w:t>
      </w:r>
      <w:r w:rsidR="001C1256">
        <w:fldChar w:fldCharType="begin"/>
      </w:r>
      <w:r w:rsidR="001C1256">
        <w:instrText xml:space="preserve"> ADDIN ZOTERO_ITEM CSL_CITATION {"citationID":"C6uxsQY9","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1C1256">
        <w:fldChar w:fldCharType="separate"/>
      </w:r>
      <w:r w:rsidR="001C1256">
        <w:rPr>
          <w:noProof/>
        </w:rPr>
        <w:t>[1]</w:t>
      </w:r>
      <w:r w:rsidR="001C1256">
        <w:fldChar w:fldCharType="end"/>
      </w:r>
      <w:r w:rsidRPr="008754DA">
        <w:t>, contém os relatórios finais para estes estudantes</w:t>
      </w:r>
      <w:r w:rsidR="008D00D0">
        <w:t>, que comprova a finalização da orientação destes</w:t>
      </w:r>
      <w:r w:rsidRPr="008754DA">
        <w:t>:</w:t>
      </w:r>
    </w:p>
    <w:p w14:paraId="3BE3FC05" w14:textId="380B7D66" w:rsidR="00495711" w:rsidRPr="0091591E" w:rsidRDefault="00495711" w:rsidP="007F4E49">
      <w:pPr>
        <w:rPr>
          <w:b/>
          <w:bCs/>
        </w:rPr>
      </w:pPr>
      <w:r w:rsidRPr="0091591E">
        <w:rPr>
          <w:b/>
          <w:bCs/>
        </w:rPr>
        <w:t>Ano letivo 20/21:</w:t>
      </w:r>
    </w:p>
    <w:p w14:paraId="3FE81084" w14:textId="77777777" w:rsidR="00495711" w:rsidRDefault="00495711" w:rsidP="003B2061">
      <w:pPr>
        <w:pStyle w:val="ListParagraph"/>
        <w:numPr>
          <w:ilvl w:val="0"/>
          <w:numId w:val="11"/>
        </w:numPr>
      </w:pPr>
      <w:r w:rsidRPr="00C51B33">
        <w:rPr>
          <w:b/>
          <w:bCs/>
        </w:rPr>
        <w:t>Título:</w:t>
      </w:r>
      <w:r w:rsidRPr="00C51B33">
        <w:t xml:space="preserve"> Módulo de gestão de comunicação com periféricos</w:t>
      </w:r>
      <w:r>
        <w:t xml:space="preserve">. </w:t>
      </w:r>
      <w:r w:rsidRPr="00C51B33">
        <w:rPr>
          <w:b/>
          <w:bCs/>
        </w:rPr>
        <w:t>Orientando:</w:t>
      </w:r>
      <w:r>
        <w:rPr>
          <w:b/>
          <w:bCs/>
        </w:rPr>
        <w:t xml:space="preserve"> </w:t>
      </w:r>
      <w:r w:rsidRPr="00B01CBE">
        <w:t>Ricardo Palmeira</w:t>
      </w:r>
      <w:r>
        <w:t>.</w:t>
      </w:r>
    </w:p>
    <w:p w14:paraId="44CE6DE5" w14:textId="32187DBC" w:rsidR="00495711" w:rsidRPr="00B01CBE" w:rsidRDefault="00495711" w:rsidP="003B2061">
      <w:pPr>
        <w:pStyle w:val="ListParagraph"/>
        <w:numPr>
          <w:ilvl w:val="0"/>
          <w:numId w:val="11"/>
        </w:numPr>
      </w:pPr>
      <w:r w:rsidRPr="00C51B33">
        <w:rPr>
          <w:b/>
          <w:bCs/>
        </w:rPr>
        <w:t>Título:</w:t>
      </w:r>
      <w:r w:rsidRPr="00C51B33">
        <w:t xml:space="preserve"> </w:t>
      </w:r>
      <w:r>
        <w:t xml:space="preserve">NudgeWeb. </w:t>
      </w:r>
      <w:r w:rsidRPr="00C51B33">
        <w:rPr>
          <w:b/>
          <w:bCs/>
        </w:rPr>
        <w:t>Orientando:</w:t>
      </w:r>
      <w:r>
        <w:rPr>
          <w:b/>
          <w:bCs/>
        </w:rPr>
        <w:t xml:space="preserve"> </w:t>
      </w:r>
      <w:r>
        <w:t>José Gouveia</w:t>
      </w:r>
      <w:r w:rsidR="00E83FCE">
        <w:t>.</w:t>
      </w:r>
    </w:p>
    <w:p w14:paraId="3E5AD125" w14:textId="6655AE95" w:rsidR="00495711" w:rsidRPr="00B01CBE" w:rsidRDefault="00495711" w:rsidP="003B2061">
      <w:pPr>
        <w:pStyle w:val="ListParagraph"/>
        <w:numPr>
          <w:ilvl w:val="0"/>
          <w:numId w:val="11"/>
        </w:numPr>
      </w:pPr>
      <w:r w:rsidRPr="00C51B33">
        <w:rPr>
          <w:b/>
          <w:bCs/>
        </w:rPr>
        <w:t>Título:</w:t>
      </w:r>
      <w:r w:rsidRPr="00C51B33">
        <w:t xml:space="preserve"> </w:t>
      </w:r>
      <w:r w:rsidRPr="0092169D">
        <w:t>Extensão de um simulador de carregamento de veículos elétricos, através da adição de um modelo Tensor Flow.</w:t>
      </w:r>
      <w:r>
        <w:t xml:space="preserve"> </w:t>
      </w:r>
      <w:r w:rsidRPr="00C51B33">
        <w:rPr>
          <w:b/>
          <w:bCs/>
        </w:rPr>
        <w:t>Orientando:</w:t>
      </w:r>
      <w:r>
        <w:rPr>
          <w:b/>
          <w:bCs/>
        </w:rPr>
        <w:t xml:space="preserve"> </w:t>
      </w:r>
      <w:r>
        <w:t>Rúben Rodrigues.</w:t>
      </w:r>
    </w:p>
    <w:p w14:paraId="3D1641F2" w14:textId="472944C4" w:rsidR="00495711" w:rsidRPr="00B01CBE" w:rsidRDefault="00495711" w:rsidP="003B2061">
      <w:pPr>
        <w:pStyle w:val="ListParagraph"/>
        <w:numPr>
          <w:ilvl w:val="0"/>
          <w:numId w:val="11"/>
        </w:numPr>
      </w:pPr>
      <w:r w:rsidRPr="00C51B33">
        <w:rPr>
          <w:b/>
          <w:bCs/>
        </w:rPr>
        <w:t>Título:</w:t>
      </w:r>
      <w:r w:rsidRPr="00C51B33">
        <w:t xml:space="preserve"> </w:t>
      </w:r>
      <w:r>
        <w:t xml:space="preserve">API Face, Conector e Aplicação. </w:t>
      </w:r>
      <w:r w:rsidRPr="00C51B33">
        <w:rPr>
          <w:b/>
          <w:bCs/>
        </w:rPr>
        <w:t>Orientando:</w:t>
      </w:r>
      <w:r>
        <w:rPr>
          <w:b/>
          <w:bCs/>
        </w:rPr>
        <w:t xml:space="preserve"> </w:t>
      </w:r>
      <w:r>
        <w:t>Jénifer Consta</w:t>
      </w:r>
      <w:r w:rsidR="00E237F1">
        <w:t>n</w:t>
      </w:r>
      <w:r>
        <w:t>tino</w:t>
      </w:r>
      <w:r w:rsidR="00E83FCE">
        <w:t>.</w:t>
      </w:r>
      <w:r>
        <w:t xml:space="preserve"> </w:t>
      </w:r>
    </w:p>
    <w:p w14:paraId="19ECC206" w14:textId="469900F7" w:rsidR="00495711" w:rsidRPr="00C51B33" w:rsidRDefault="00495711" w:rsidP="003B2061">
      <w:pPr>
        <w:pStyle w:val="ListParagraph"/>
        <w:numPr>
          <w:ilvl w:val="0"/>
          <w:numId w:val="11"/>
        </w:numPr>
      </w:pPr>
      <w:r w:rsidRPr="00C51B33">
        <w:rPr>
          <w:b/>
          <w:bCs/>
        </w:rPr>
        <w:t>Título:</w:t>
      </w:r>
      <w:r w:rsidRPr="00C51B33">
        <w:t xml:space="preserve"> </w:t>
      </w:r>
      <w:r w:rsidR="008210E4" w:rsidRPr="00C51B33">
        <w:t>Implementação</w:t>
      </w:r>
      <w:r w:rsidRPr="00C51B33">
        <w:t xml:space="preserve"> de método computacional para resolu</w:t>
      </w:r>
      <w:r>
        <w:t>ção</w:t>
      </w:r>
      <w:r w:rsidRPr="00C51B33">
        <w:t xml:space="preserve"> de problemas f</w:t>
      </w:r>
      <w:r>
        <w:t>í</w:t>
      </w:r>
      <w:r w:rsidRPr="00C51B33">
        <w:t xml:space="preserve">sicos </w:t>
      </w:r>
      <w:r w:rsidRPr="00C51B33">
        <w:rPr>
          <w:b/>
          <w:bCs/>
        </w:rPr>
        <w:t xml:space="preserve">Orientando: </w:t>
      </w:r>
      <w:r>
        <w:t>Luís Sousa</w:t>
      </w:r>
      <w:r w:rsidRPr="00C51B33">
        <w:t>.</w:t>
      </w:r>
    </w:p>
    <w:p w14:paraId="61A33354" w14:textId="711E9509" w:rsidR="00B01CBE" w:rsidRPr="0091591E" w:rsidRDefault="00B01CBE" w:rsidP="007F4E49">
      <w:pPr>
        <w:rPr>
          <w:b/>
          <w:bCs/>
        </w:rPr>
      </w:pPr>
      <w:r w:rsidRPr="0091591E">
        <w:rPr>
          <w:b/>
          <w:bCs/>
        </w:rPr>
        <w:t>Ano letivo 21/22:</w:t>
      </w:r>
    </w:p>
    <w:p w14:paraId="36C811FC" w14:textId="3B15D243" w:rsidR="00C51B33" w:rsidRPr="00B01CBE" w:rsidRDefault="00C51B33" w:rsidP="003B2061">
      <w:pPr>
        <w:pStyle w:val="ListParagraph"/>
        <w:numPr>
          <w:ilvl w:val="0"/>
          <w:numId w:val="11"/>
        </w:numPr>
      </w:pPr>
      <w:r w:rsidRPr="00C51B33">
        <w:rPr>
          <w:b/>
          <w:bCs/>
        </w:rPr>
        <w:lastRenderedPageBreak/>
        <w:t>Título:</w:t>
      </w:r>
      <w:r w:rsidRPr="00C51B33">
        <w:t xml:space="preserve"> </w:t>
      </w:r>
      <w:r w:rsidR="00132321" w:rsidRPr="00132321">
        <w:t>Sistema De Recomenda</w:t>
      </w:r>
      <w:r w:rsidR="00132321">
        <w:t>ção</w:t>
      </w:r>
      <w:r w:rsidR="00132321" w:rsidRPr="00132321">
        <w:t xml:space="preserve"> De Eventos Para O Cliente Final</w:t>
      </w:r>
      <w:r>
        <w:t xml:space="preserve">. </w:t>
      </w:r>
      <w:r w:rsidRPr="00C51B33">
        <w:rPr>
          <w:b/>
          <w:bCs/>
        </w:rPr>
        <w:t>Orientando:</w:t>
      </w:r>
      <w:r>
        <w:rPr>
          <w:b/>
          <w:bCs/>
        </w:rPr>
        <w:t xml:space="preserve"> </w:t>
      </w:r>
      <w:r w:rsidR="00132321">
        <w:t>Luís Gouveia</w:t>
      </w:r>
      <w:r w:rsidR="00E83FCE">
        <w:t>.</w:t>
      </w:r>
    </w:p>
    <w:p w14:paraId="6FD4C0CF" w14:textId="4F301501" w:rsidR="00C51B33" w:rsidRDefault="00C51B33" w:rsidP="003B2061">
      <w:pPr>
        <w:pStyle w:val="ListParagraph"/>
        <w:numPr>
          <w:ilvl w:val="0"/>
          <w:numId w:val="11"/>
        </w:numPr>
      </w:pPr>
      <w:r w:rsidRPr="00C51B33">
        <w:rPr>
          <w:b/>
          <w:bCs/>
        </w:rPr>
        <w:t>Título:</w:t>
      </w:r>
      <w:r w:rsidRPr="00C51B33">
        <w:t xml:space="preserve"> </w:t>
      </w:r>
      <w:r w:rsidR="00132321" w:rsidRPr="0092169D">
        <w:t>CI/CD em Java</w:t>
      </w:r>
      <w:r w:rsidRPr="0092169D">
        <w:t>.</w:t>
      </w:r>
      <w:r>
        <w:t xml:space="preserve"> </w:t>
      </w:r>
      <w:r w:rsidRPr="00C51B33">
        <w:rPr>
          <w:b/>
          <w:bCs/>
        </w:rPr>
        <w:t>Orientando:</w:t>
      </w:r>
      <w:r>
        <w:rPr>
          <w:b/>
          <w:bCs/>
        </w:rPr>
        <w:t xml:space="preserve"> </w:t>
      </w:r>
      <w:r w:rsidR="00132321">
        <w:t>Alexandre Torra</w:t>
      </w:r>
      <w:r w:rsidR="00E83FCE">
        <w:t>.</w:t>
      </w:r>
    </w:p>
    <w:p w14:paraId="23BFF6E4" w14:textId="02A297D7" w:rsidR="00495711" w:rsidRDefault="00495711" w:rsidP="003B2061">
      <w:pPr>
        <w:pStyle w:val="ListParagraph"/>
        <w:numPr>
          <w:ilvl w:val="0"/>
          <w:numId w:val="11"/>
        </w:numPr>
      </w:pPr>
      <w:r w:rsidRPr="00C51B33">
        <w:rPr>
          <w:b/>
          <w:bCs/>
        </w:rPr>
        <w:t>Título:</w:t>
      </w:r>
      <w:r w:rsidRPr="00C51B33">
        <w:t xml:space="preserve"> </w:t>
      </w:r>
      <w:r w:rsidRPr="00AC52A5">
        <w:t>Biblioteca de eBooks – Leitura Inclusiva</w:t>
      </w:r>
      <w:r>
        <w:t xml:space="preserve">. </w:t>
      </w:r>
      <w:r>
        <w:rPr>
          <w:b/>
          <w:bCs/>
        </w:rPr>
        <w:t>Orientando:</w:t>
      </w:r>
      <w:r>
        <w:t>Filipa Sousa</w:t>
      </w:r>
      <w:r w:rsidR="00E83FCE">
        <w:t>.</w:t>
      </w:r>
    </w:p>
    <w:p w14:paraId="69C671B3" w14:textId="32A7C9BB" w:rsidR="00495711" w:rsidRDefault="00495711" w:rsidP="003B2061">
      <w:pPr>
        <w:pStyle w:val="ListParagraph"/>
        <w:numPr>
          <w:ilvl w:val="0"/>
          <w:numId w:val="11"/>
        </w:numPr>
      </w:pPr>
      <w:r w:rsidRPr="00C51B33">
        <w:rPr>
          <w:b/>
          <w:bCs/>
        </w:rPr>
        <w:t>Título:</w:t>
      </w:r>
      <w:r w:rsidRPr="00C51B33">
        <w:t xml:space="preserve"> </w:t>
      </w:r>
      <w:r w:rsidRPr="00AC52A5">
        <w:t>Apresentação e Análise da Implementação de Infraestruturas.</w:t>
      </w:r>
      <w:r>
        <w:t xml:space="preserve"> </w:t>
      </w:r>
      <w:r>
        <w:rPr>
          <w:b/>
          <w:bCs/>
        </w:rPr>
        <w:t>Orientando:</w:t>
      </w:r>
      <w:r>
        <w:t xml:space="preserve"> Mariana Spínola</w:t>
      </w:r>
      <w:r w:rsidR="00E83FCE">
        <w:t>.</w:t>
      </w:r>
    </w:p>
    <w:p w14:paraId="5BC806F6" w14:textId="1878FA0F" w:rsidR="00495711" w:rsidRPr="0082729A" w:rsidRDefault="00495711" w:rsidP="003B2061">
      <w:pPr>
        <w:pStyle w:val="ListParagraph"/>
        <w:numPr>
          <w:ilvl w:val="0"/>
          <w:numId w:val="11"/>
        </w:numPr>
      </w:pPr>
      <w:r w:rsidRPr="00C51B33">
        <w:rPr>
          <w:b/>
          <w:bCs/>
        </w:rPr>
        <w:t>Título:</w:t>
      </w:r>
      <w:r w:rsidRPr="00C51B33">
        <w:t xml:space="preserve"> </w:t>
      </w:r>
      <w:r>
        <w:t>I</w:t>
      </w:r>
      <w:r w:rsidRPr="00AC52A5">
        <w:t>mplementação de soluções para as funcionalidades de Text-to-Speech (TTS) e</w:t>
      </w:r>
      <w:r>
        <w:t xml:space="preserve"> </w:t>
      </w:r>
      <w:r w:rsidRPr="00AC52A5">
        <w:t xml:space="preserve">Automatic Speech Recognition (ASR). </w:t>
      </w:r>
      <w:r w:rsidRPr="00AC52A5">
        <w:rPr>
          <w:b/>
          <w:bCs/>
        </w:rPr>
        <w:t xml:space="preserve">Orientando: </w:t>
      </w:r>
      <w:r w:rsidRPr="00AC52A5">
        <w:t>Sara Teixeira.</w:t>
      </w:r>
    </w:p>
    <w:p w14:paraId="2C1B064F" w14:textId="69F2CE5F" w:rsidR="00AC52A5" w:rsidRPr="00435AA0" w:rsidRDefault="00AC52A5" w:rsidP="003B2061">
      <w:pPr>
        <w:pStyle w:val="ListParagraph"/>
        <w:numPr>
          <w:ilvl w:val="0"/>
          <w:numId w:val="11"/>
        </w:numPr>
        <w:rPr>
          <w:lang w:val="en-US"/>
        </w:rPr>
      </w:pPr>
      <w:r w:rsidRPr="00495711">
        <w:rPr>
          <w:b/>
          <w:bCs/>
          <w:lang w:val="en-US"/>
        </w:rPr>
        <w:t>Título:</w:t>
      </w:r>
      <w:r w:rsidRPr="009B3585">
        <w:rPr>
          <w:lang w:val="en-US"/>
        </w:rPr>
        <w:t xml:space="preserve"> </w:t>
      </w:r>
      <w:r w:rsidR="00435AA0" w:rsidRPr="009B3585">
        <w:rPr>
          <w:lang w:val="en-US"/>
        </w:rPr>
        <w:t>Development of a platform to analyze and provide real-time risk data during extreme weather events</w:t>
      </w:r>
      <w:r w:rsidRPr="00495711">
        <w:rPr>
          <w:lang w:val="en-US"/>
        </w:rPr>
        <w:t xml:space="preserve">. </w:t>
      </w:r>
      <w:r w:rsidRPr="00435AA0">
        <w:rPr>
          <w:b/>
          <w:bCs/>
          <w:lang w:val="en-US"/>
        </w:rPr>
        <w:t xml:space="preserve">Orientando: </w:t>
      </w:r>
      <w:r w:rsidRPr="00435AA0">
        <w:rPr>
          <w:lang w:val="en-US"/>
        </w:rPr>
        <w:t>Sérgio Oliveira</w:t>
      </w:r>
      <w:r w:rsidR="00E83FCE">
        <w:rPr>
          <w:lang w:val="en-US"/>
        </w:rPr>
        <w:t>.</w:t>
      </w:r>
    </w:p>
    <w:p w14:paraId="7B0D5A27" w14:textId="3C63E69D" w:rsidR="00495711" w:rsidRPr="0091591E" w:rsidRDefault="00495711" w:rsidP="007F4E49">
      <w:pPr>
        <w:rPr>
          <w:b/>
          <w:bCs/>
        </w:rPr>
      </w:pPr>
      <w:r w:rsidRPr="0091591E">
        <w:rPr>
          <w:b/>
          <w:bCs/>
        </w:rPr>
        <w:t>Ano letivo 22/23:</w:t>
      </w:r>
    </w:p>
    <w:p w14:paraId="29CB9B61" w14:textId="5B1791C2" w:rsidR="00495711" w:rsidRPr="00B01CBE" w:rsidRDefault="00495711" w:rsidP="003B2061">
      <w:pPr>
        <w:pStyle w:val="ListParagraph"/>
        <w:numPr>
          <w:ilvl w:val="0"/>
          <w:numId w:val="11"/>
        </w:numPr>
      </w:pPr>
      <w:r w:rsidRPr="00C51B33">
        <w:rPr>
          <w:b/>
          <w:bCs/>
        </w:rPr>
        <w:t>Título:</w:t>
      </w:r>
      <w:r w:rsidRPr="00C51B33">
        <w:t xml:space="preserve"> </w:t>
      </w:r>
      <w:r w:rsidR="00FC2F9B" w:rsidRPr="00FC2F9B">
        <w:t>Visualização de consumos de eletricidade em cozinhas industriais</w:t>
      </w:r>
      <w:r>
        <w:t xml:space="preserve">. </w:t>
      </w:r>
      <w:r w:rsidRPr="00C51B33">
        <w:rPr>
          <w:b/>
          <w:bCs/>
        </w:rPr>
        <w:t>Orientando:</w:t>
      </w:r>
      <w:r>
        <w:rPr>
          <w:b/>
          <w:bCs/>
        </w:rPr>
        <w:t xml:space="preserve"> </w:t>
      </w:r>
      <w:r>
        <w:t>Toni Garcês.</w:t>
      </w:r>
    </w:p>
    <w:p w14:paraId="0314AC50" w14:textId="77777777" w:rsidR="00495711" w:rsidRPr="00B01CBE" w:rsidRDefault="00495711" w:rsidP="003B2061">
      <w:pPr>
        <w:pStyle w:val="ListParagraph"/>
        <w:numPr>
          <w:ilvl w:val="0"/>
          <w:numId w:val="11"/>
        </w:numPr>
      </w:pPr>
      <w:r w:rsidRPr="00C51B33">
        <w:rPr>
          <w:b/>
          <w:bCs/>
        </w:rPr>
        <w:t>Título:</w:t>
      </w:r>
      <w:r w:rsidRPr="00C51B33">
        <w:t xml:space="preserve"> </w:t>
      </w:r>
      <w:r>
        <w:t xml:space="preserve">Desenvolvimento do Lane Change Test em Unity. </w:t>
      </w:r>
      <w:r w:rsidRPr="00C51B33">
        <w:rPr>
          <w:b/>
          <w:bCs/>
        </w:rPr>
        <w:t>Orientando:</w:t>
      </w:r>
      <w:r>
        <w:rPr>
          <w:b/>
          <w:bCs/>
        </w:rPr>
        <w:t xml:space="preserve"> </w:t>
      </w:r>
      <w:r>
        <w:t>Tiago Noite.</w:t>
      </w:r>
    </w:p>
    <w:p w14:paraId="4B2324E5" w14:textId="77777777" w:rsidR="00495711" w:rsidRPr="00B01CBE" w:rsidRDefault="00495711" w:rsidP="003B2061">
      <w:pPr>
        <w:pStyle w:val="ListParagraph"/>
        <w:numPr>
          <w:ilvl w:val="0"/>
          <w:numId w:val="11"/>
        </w:numPr>
      </w:pPr>
      <w:r w:rsidRPr="00C51B33">
        <w:rPr>
          <w:b/>
          <w:bCs/>
        </w:rPr>
        <w:t>Título:</w:t>
      </w:r>
      <w:r w:rsidRPr="00C51B33">
        <w:t xml:space="preserve"> </w:t>
      </w:r>
      <w:r w:rsidRPr="00AC52A5">
        <w:t>Plataforma de Recursos Humanos e de Projetos</w:t>
      </w:r>
      <w:r>
        <w:t xml:space="preserve">. </w:t>
      </w:r>
      <w:r w:rsidRPr="00C51B33">
        <w:rPr>
          <w:b/>
          <w:bCs/>
        </w:rPr>
        <w:t>Orientando:</w:t>
      </w:r>
      <w:r>
        <w:rPr>
          <w:b/>
          <w:bCs/>
        </w:rPr>
        <w:t xml:space="preserve"> </w:t>
      </w:r>
      <w:r>
        <w:t>Hélvio Nóbrega.</w:t>
      </w:r>
    </w:p>
    <w:p w14:paraId="5DC81597" w14:textId="1D5F2553" w:rsidR="00495711" w:rsidRPr="0082729A" w:rsidRDefault="00495711" w:rsidP="003B2061">
      <w:pPr>
        <w:pStyle w:val="ListParagraph"/>
        <w:numPr>
          <w:ilvl w:val="0"/>
          <w:numId w:val="11"/>
        </w:numPr>
      </w:pPr>
      <w:r w:rsidRPr="00C51B33">
        <w:rPr>
          <w:b/>
          <w:bCs/>
        </w:rPr>
        <w:t>Título:</w:t>
      </w:r>
      <w:r w:rsidRPr="00C51B33">
        <w:t xml:space="preserve"> </w:t>
      </w:r>
      <w:r w:rsidR="00FC2F9B" w:rsidRPr="00FC2F9B">
        <w:t>Desenvolvimento de aplicações Web onde o objetivo consiste na implementação de novas funcionalidades para uma aplicação de suporte das soluções da Asseco PST</w:t>
      </w:r>
      <w:r>
        <w:t xml:space="preserve">. </w:t>
      </w:r>
      <w:r w:rsidRPr="00C51B33">
        <w:rPr>
          <w:b/>
          <w:bCs/>
        </w:rPr>
        <w:t>Orientando:</w:t>
      </w:r>
      <w:r>
        <w:rPr>
          <w:b/>
          <w:bCs/>
        </w:rPr>
        <w:t xml:space="preserve"> </w:t>
      </w:r>
      <w:r>
        <w:t>João Araújo</w:t>
      </w:r>
      <w:r w:rsidR="00E83FCE">
        <w:t>.</w:t>
      </w:r>
    </w:p>
    <w:p w14:paraId="5AEA7B28" w14:textId="216AE1F0" w:rsidR="00495711" w:rsidRPr="0091591E" w:rsidRDefault="00495711" w:rsidP="007F4E49">
      <w:pPr>
        <w:rPr>
          <w:b/>
          <w:bCs/>
        </w:rPr>
      </w:pPr>
      <w:r w:rsidRPr="0091591E">
        <w:rPr>
          <w:b/>
          <w:bCs/>
        </w:rPr>
        <w:t>Ano letivo 23/24</w:t>
      </w:r>
    </w:p>
    <w:p w14:paraId="023D40F2" w14:textId="27586692" w:rsidR="00495711" w:rsidRPr="00495711" w:rsidRDefault="00495711" w:rsidP="003B2061">
      <w:pPr>
        <w:pStyle w:val="ListParagraph"/>
        <w:numPr>
          <w:ilvl w:val="0"/>
          <w:numId w:val="11"/>
        </w:numPr>
      </w:pPr>
      <w:r w:rsidRPr="00C51B33">
        <w:rPr>
          <w:b/>
          <w:bCs/>
        </w:rPr>
        <w:t>Título:</w:t>
      </w:r>
      <w:r w:rsidRPr="00C51B33">
        <w:t xml:space="preserve"> </w:t>
      </w:r>
      <w:r w:rsidRPr="00AC52A5">
        <w:t>Modificação do Sistema NeuroRehabLab Task Generator 2.0</w:t>
      </w:r>
      <w:r>
        <w:t xml:space="preserve"> </w:t>
      </w:r>
      <w:r w:rsidRPr="00AC52A5">
        <w:rPr>
          <w:b/>
          <w:bCs/>
        </w:rPr>
        <w:t xml:space="preserve">Orientando: </w:t>
      </w:r>
      <w:r>
        <w:t>José Pita.</w:t>
      </w:r>
    </w:p>
    <w:p w14:paraId="35E1F717" w14:textId="7B414990" w:rsidR="00495711" w:rsidRPr="00F02E53" w:rsidRDefault="00495711" w:rsidP="003B2061">
      <w:pPr>
        <w:pStyle w:val="ListParagraph"/>
        <w:numPr>
          <w:ilvl w:val="0"/>
          <w:numId w:val="11"/>
        </w:numPr>
      </w:pPr>
      <w:r w:rsidRPr="00F02E53">
        <w:rPr>
          <w:b/>
          <w:bCs/>
        </w:rPr>
        <w:t>Título:</w:t>
      </w:r>
      <w:r w:rsidRPr="00F02E53">
        <w:t xml:space="preserve"> Deteção de sinais de trânsito em estradas da Região Autónoma da Madeira</w:t>
      </w:r>
      <w:r w:rsidR="00E83FCE" w:rsidRPr="00F02E53">
        <w:t xml:space="preserve"> </w:t>
      </w:r>
      <w:r w:rsidRPr="00F02E53">
        <w:t xml:space="preserve"> </w:t>
      </w:r>
      <w:r w:rsidRPr="00F02E53">
        <w:rPr>
          <w:b/>
          <w:bCs/>
        </w:rPr>
        <w:t>Orientando</w:t>
      </w:r>
      <w:r w:rsidRPr="00F02E53">
        <w:t>: João Castro</w:t>
      </w:r>
      <w:r w:rsidR="00E83FCE" w:rsidRPr="00F02E53">
        <w:t>.</w:t>
      </w:r>
    </w:p>
    <w:p w14:paraId="4F768AA6" w14:textId="12B00DAE" w:rsidR="00AC52A5" w:rsidRPr="00B01CBE" w:rsidRDefault="00AC52A5" w:rsidP="003B2061">
      <w:pPr>
        <w:pStyle w:val="ListParagraph"/>
        <w:numPr>
          <w:ilvl w:val="0"/>
          <w:numId w:val="11"/>
        </w:numPr>
      </w:pPr>
      <w:r w:rsidRPr="00C51B33">
        <w:rPr>
          <w:b/>
          <w:bCs/>
        </w:rPr>
        <w:t>Título:</w:t>
      </w:r>
      <w:r w:rsidRPr="00C51B33">
        <w:t xml:space="preserve"> </w:t>
      </w:r>
      <w:r>
        <w:t>U</w:t>
      </w:r>
      <w:r w:rsidRPr="00AC52A5">
        <w:t>so de Software de Sistemas de Informação Geográfica Open-Source em Organismos Públicos Caso Direção Regional do Ordenamento do Território</w:t>
      </w:r>
      <w:r>
        <w:t xml:space="preserve">. </w:t>
      </w:r>
      <w:r>
        <w:rPr>
          <w:b/>
          <w:bCs/>
        </w:rPr>
        <w:t>Orientando:</w:t>
      </w:r>
      <w:r>
        <w:t xml:space="preserve"> António Chaves</w:t>
      </w:r>
      <w:r w:rsidR="00E83FCE">
        <w:t>.</w:t>
      </w:r>
    </w:p>
    <w:p w14:paraId="73D53574" w14:textId="07098323" w:rsidR="00B01CBE" w:rsidRDefault="00AC52A5" w:rsidP="003B2061">
      <w:pPr>
        <w:pStyle w:val="ListParagraph"/>
        <w:numPr>
          <w:ilvl w:val="0"/>
          <w:numId w:val="11"/>
        </w:numPr>
      </w:pPr>
      <w:r w:rsidRPr="00C51B33">
        <w:rPr>
          <w:b/>
          <w:bCs/>
        </w:rPr>
        <w:t>Título:</w:t>
      </w:r>
      <w:r w:rsidRPr="00C51B33">
        <w:t xml:space="preserve"> </w:t>
      </w:r>
      <w:r w:rsidR="00495711">
        <w:t>GoogleWallet Card</w:t>
      </w:r>
      <w:r w:rsidRPr="00AC52A5">
        <w:t>.</w:t>
      </w:r>
      <w:r w:rsidR="00495711">
        <w:t xml:space="preserve"> </w:t>
      </w:r>
      <w:r w:rsidR="00495711">
        <w:rPr>
          <w:b/>
          <w:bCs/>
        </w:rPr>
        <w:t>Orientando:</w:t>
      </w:r>
      <w:r w:rsidR="00495711">
        <w:t xml:space="preserve"> Inês Jardim</w:t>
      </w:r>
      <w:r w:rsidR="00E83FCE">
        <w:t>.</w:t>
      </w:r>
    </w:p>
    <w:p w14:paraId="5A349C1F" w14:textId="40DE3AF4" w:rsidR="00E83FCE" w:rsidRPr="00E83FCE" w:rsidRDefault="00E83FCE" w:rsidP="003B2061">
      <w:pPr>
        <w:pStyle w:val="ListParagraph"/>
        <w:numPr>
          <w:ilvl w:val="0"/>
          <w:numId w:val="11"/>
        </w:numPr>
      </w:pPr>
      <w:r w:rsidRPr="00C51B33">
        <w:rPr>
          <w:b/>
          <w:bCs/>
        </w:rPr>
        <w:t>Título:</w:t>
      </w:r>
      <w:r w:rsidRPr="00C51B33">
        <w:t xml:space="preserve"> </w:t>
      </w:r>
      <w:r>
        <w:t>Wayfinder AR</w:t>
      </w:r>
      <w:r w:rsidRPr="00AC52A5">
        <w:t>.</w:t>
      </w:r>
      <w:r>
        <w:t xml:space="preserve"> </w:t>
      </w:r>
      <w:r>
        <w:rPr>
          <w:b/>
          <w:bCs/>
        </w:rPr>
        <w:t>Orientando:</w:t>
      </w:r>
      <w:r>
        <w:t xml:space="preserve"> Diogo Bento.</w:t>
      </w:r>
    </w:p>
    <w:p w14:paraId="1B4EF5BF" w14:textId="53E66CDD" w:rsidR="0019274E" w:rsidRPr="008754DA" w:rsidRDefault="0019274E" w:rsidP="007F4E49">
      <w:r w:rsidRPr="008754DA">
        <w:t xml:space="preserve">Durante o período em Avaliação foi finalizada a orientação dos seguintes </w:t>
      </w:r>
      <w:r w:rsidRPr="00FA3BA8">
        <w:rPr>
          <w:u w:val="single"/>
        </w:rPr>
        <w:t>projetos/teses de mestrado</w:t>
      </w:r>
      <w:r w:rsidRPr="008754DA">
        <w:t xml:space="preserve">, </w:t>
      </w:r>
      <w:r w:rsidR="008D00D0">
        <w:t>para</w:t>
      </w:r>
      <w:r w:rsidRPr="008754DA">
        <w:t xml:space="preserve"> cada tese é apresentada uma referência para o documento final no repositório da </w:t>
      </w:r>
      <w:r w:rsidR="008D00D0">
        <w:t>U</w:t>
      </w:r>
      <w:r w:rsidRPr="008754DA">
        <w:t>niversidade da Madeira</w:t>
      </w:r>
      <w:r w:rsidR="00AF49EB" w:rsidRPr="008754DA">
        <w:t>.</w:t>
      </w:r>
    </w:p>
    <w:p w14:paraId="676EFEFF" w14:textId="4ABFB06A" w:rsidR="00AF49EB" w:rsidRPr="0091591E" w:rsidRDefault="00AF49EB" w:rsidP="007F4E49">
      <w:pPr>
        <w:rPr>
          <w:b/>
          <w:bCs/>
        </w:rPr>
      </w:pPr>
      <w:r w:rsidRPr="0091591E">
        <w:rPr>
          <w:b/>
          <w:bCs/>
        </w:rPr>
        <w:t>Ano letivo 20/21</w:t>
      </w:r>
    </w:p>
    <w:p w14:paraId="28395AD3" w14:textId="2B69456A" w:rsidR="00AF49EB" w:rsidRPr="008754DA" w:rsidRDefault="00616E67" w:rsidP="003B2061">
      <w:pPr>
        <w:pStyle w:val="ListParagraph"/>
        <w:numPr>
          <w:ilvl w:val="0"/>
          <w:numId w:val="15"/>
        </w:numPr>
      </w:pPr>
      <w:r w:rsidRPr="008754DA">
        <w:rPr>
          <w:b/>
          <w:bCs/>
        </w:rPr>
        <w:t>Título</w:t>
      </w:r>
      <w:r w:rsidRPr="008754DA">
        <w:t>:</w:t>
      </w:r>
      <w:r w:rsidR="00AF49EB" w:rsidRPr="008754DA">
        <w:t xml:space="preserve"> Interação com sistema de infotainment de um veículo, implementação e avaliação de gestos e técnicas hápticas</w:t>
      </w:r>
      <w:r w:rsidR="00DA139D" w:rsidRPr="008754DA">
        <w:t xml:space="preserve">. </w:t>
      </w:r>
      <w:r w:rsidR="00DA139D" w:rsidRPr="008754DA">
        <w:rPr>
          <w:b/>
          <w:bCs/>
        </w:rPr>
        <w:t>Orientando</w:t>
      </w:r>
      <w:r w:rsidR="00DA139D" w:rsidRPr="008754DA">
        <w:t xml:space="preserve">: </w:t>
      </w:r>
      <w:r w:rsidR="00AF49EB" w:rsidRPr="008754DA">
        <w:t>Marco Lima</w:t>
      </w:r>
      <w:r w:rsidR="001C7DEA">
        <w:t xml:space="preserve"> </w:t>
      </w:r>
      <w:r w:rsidR="001C7DEA">
        <w:fldChar w:fldCharType="begin"/>
      </w:r>
      <w:r w:rsidR="001C1256">
        <w:instrText xml:space="preserve"> ADDIN ZOTERO_ITEM CSL_CITATION {"citationID":"oZntnWuF","properties":{"formattedCitation":"[2]","plainCitation":"[2]","noteIndex":0},"citationItems":[{"id":1464,"uris":["http://zotero.org/groups/4479441/items/U93RGPT4"],"itemData":{"id":1464,"type":"article-journal","abstract":"Atualmente, a maioria dos fabricantes automóveis incorpora um ecrã táctil no \nsistema de infotainment dos seus veículos. Ao contrário de interfaces tradicionais, \ncompostas por controlos físicos e tangíveis, como botões, os ecrãs tácteis não permitem \nreceber feedback táctil sobre o posicionamento, forma, ou outras caraterísticas dos \ncontrolos. Isto leva a que a interação com estes dispositivos requeira a atenção visual do \nutilizador. Sendo a condução uma tarefa principalmente visual, constata-se que o uso \ndestes sistemas modernos leva a um aumento da distração do condutor e, \nconsequentemente, do risco de acidente ou quase-acidente. \nPara resolver estas desvantagens, este trabalho teve como objetivo a criação de um \nsistema inovador que permita interagir com o ecrã táctil de um sistema de infotainment \nmoderno de uma forma mais intuitiva e com menos dependência da atenção visual do \nutilizador. Para tal, foi idealizado e desenvolvido um sistema composto por dois módulos \n– um módulo responsável pela interação com o ecrã táctil, e um módulo responsável por \nproporcionar feedback háptico ao utilizador. O primeiro módulo consiste num sistema de \nrastreio da mão que permite traduzir o gesto de apontar para o ecrã em uma posição \ndiscreta, permitindo fornecer feedback ao utilizador antes de realizar o toque. O segundo \nmódulo consiste num conjunto de atuadores hápticos montados no volante, onde o \ncondutor assenta a sua mão esquerda. Este módulo permite transmitir informação \npertinente na forma de padrões de vibração. Os módulos foram desenvolvidos \nindependentemente e integrados no sistema final após as iterações necessárias. O sistema foi avaliado através de um conjunto de tarefas comuns realizadas nos \nsistemas de infotainment, e foi comparado com a interação tradicional com estes sistemas, \nsem qualquer tipo de feedback háptico ou método de interação invulgar. Foram registadas \nmétricas relevantes, tais como número de desvios visuais para fora da estrada, duração \ntotal desses desvios, desvio na condução, e carga de trabalho subjetiva. \nO sistema alcançou as expetativas, levando a uma melhoria em várias das métricas \nregistadas, e não piorou a qualidade da condução nem a carga subjetiva de trabalho, \napesar de introduzir feedback e uma nova técnica de interação.","language":"por","license":"openAccess","note":"Accepted: 2021-02-07T22:48:01Z","source":"digituma.uma.pt","title":"Interação com sistema de infotainment de um veículo, implementação e avaliação de gestos e técnicas hápticas","URL":"https://digituma.uma.pt/handle/10400.13/3108","author":[{"family":"Lima","given":"Marco Aurélio Câmara"}],"accessed":{"date-parts":[["2022",1,22]]},"issued":{"date-parts":[["2020",12,16]]}}}],"schema":"https://github.com/citation-style-language/schema/raw/master/csl-citation.json"} </w:instrText>
      </w:r>
      <w:r w:rsidR="001C7DEA">
        <w:fldChar w:fldCharType="separate"/>
      </w:r>
      <w:r w:rsidR="001C1256">
        <w:rPr>
          <w:noProof/>
        </w:rPr>
        <w:t>[2]</w:t>
      </w:r>
      <w:r w:rsidR="001C7DEA">
        <w:fldChar w:fldCharType="end"/>
      </w:r>
      <w:r w:rsidR="00DA139D" w:rsidRPr="008754DA">
        <w:t>.</w:t>
      </w:r>
    </w:p>
    <w:p w14:paraId="3B5E107E" w14:textId="22687839" w:rsidR="00AF49EB" w:rsidRPr="008754DA" w:rsidRDefault="00F615AD" w:rsidP="003B2061">
      <w:pPr>
        <w:pStyle w:val="ListParagraph"/>
        <w:numPr>
          <w:ilvl w:val="0"/>
          <w:numId w:val="15"/>
        </w:numPr>
      </w:pPr>
      <w:r w:rsidRPr="008754DA">
        <w:rPr>
          <w:b/>
          <w:bCs/>
        </w:rPr>
        <w:t>Título:</w:t>
      </w:r>
      <w:r w:rsidRPr="008754DA">
        <w:t xml:space="preserve"> Apresentação e análise do ecossistema para desenvolvimento mobile em multiplataforma. </w:t>
      </w:r>
      <w:r w:rsidRPr="008754DA">
        <w:rPr>
          <w:b/>
          <w:bCs/>
        </w:rPr>
        <w:t>Orientando:</w:t>
      </w:r>
      <w:r w:rsidRPr="008754DA">
        <w:t xml:space="preserve"> Ricardo Lucas Jardim</w:t>
      </w:r>
      <w:r w:rsidR="001C7DEA">
        <w:t xml:space="preserve"> </w:t>
      </w:r>
      <w:r w:rsidR="001C7DEA">
        <w:fldChar w:fldCharType="begin"/>
      </w:r>
      <w:r w:rsidR="001C1256">
        <w:instrText xml:space="preserve"> ADDIN ZOTERO_ITEM CSL_CITATION {"citationID":"dNkGJ0N1","properties":{"formattedCitation":"[3]","plainCitation":"[3]","noteIndex":0},"citationItems":[{"id":4124,"uris":["http://zotero.org/users/1524969/items/H73IHHT6"],"itemData":{"id":4124,"type":"thesis","abstract":"Esta tese foca-se em problemas identificados no mercado das tecnologias Cross-Platform; na enorme\nvariedade de soluções disponíveis; no conhecimento dos diferentes comportamentos, estruturas,\ncusto e esforço de implementação em comparação com o desempenho desejado; e por fim, a falta de\nguias analíticos não só a nível de implementação, mas também de compatibilidade e escalabilidade\ntornando-se difícil para um developer escolher a melhor solução a utilizar.\nDiversos investigadores empenharam-se em criar soluções para alguns destes problemas, com parando tecnologias de desenvolvimento mobile, identificando as suas vulnerabilidades e problemas\nque possam limitar alguns aspetos no desenvolvimento de aplicações. Do mesmo modo, dedicaram se em criar métodos para avaliar uma tecnologia de desenvolvimento mobile, desde questionários\nao público alvo, ao desenvolvimento de provas de conceito para realização testes de desempenho e\nbenchmarks.\nNesta tese, tentamos juntar contribuições de diversas áreas de estudo na avaliação de ferramen tas e tecnologias para a criação de aplicações mobile Cross-Platform. Desenvolvemos, uma revisão\nde literatura extensiva de forma a identificar as principais diferenças entre as tecnologias mobile\nnativas e Cross-Platform; uma análise individual das várias tecnologias Cross-Platform; e uma aná lise comparativa entre as tecnologias, em conjunto com uma componente quantitativa abordando\nos developers. Os nossos resultados demonstram que a tecnologia que providenciou um melhor\ndesempenho nos casos de teste foi o Xamarin. Observou-se ainda que a tecnologia Cordova tem\nvantagens a nível de consumo de recursos. Por outro lado, os developers para o desenvolvimento\nde aplicações mobile, têm preferência nas tecnologias Ionic e React Native. Verificou-se, também,\nque o consumo de recursos depende da solução criada pela tecnologia e não da abordagem seguida.\nAs tecnologias analisadas apresentam semelhanças, na escolha de linguagens, estruturas de código,\nentre outros. Porém, também possuem limitações idênticas, sendo que o maior problema localiza-se\nna área da manutenção de uma aplicação.","genre":"masterThesis","language":"por","license":"openAccess","note":"Accepted: 2022-01-17T14:41:00Z","source":"digituma.uma.pt","title":"Apresentação e análise do ecossistema para desenvolvimento mobile em multiplataforma","URL":"https://digituma.uma.pt/handle/10400.13/3991","author":[{"family":"Jardim","given":"Ricardo Lucas"}],"accessed":{"date-parts":[["2024",7,24]]},"issued":{"date-parts":[["2021",11,22]]}}}],"schema":"https://github.com/citation-style-language/schema/raw/master/csl-citation.json"} </w:instrText>
      </w:r>
      <w:r w:rsidR="001C7DEA">
        <w:fldChar w:fldCharType="separate"/>
      </w:r>
      <w:r w:rsidR="001C1256">
        <w:rPr>
          <w:noProof/>
        </w:rPr>
        <w:t>[3]</w:t>
      </w:r>
      <w:r w:rsidR="001C7DEA">
        <w:fldChar w:fldCharType="end"/>
      </w:r>
      <w:r w:rsidRPr="008754DA">
        <w:t>.</w:t>
      </w:r>
    </w:p>
    <w:p w14:paraId="22AB8253" w14:textId="11AABB1E" w:rsidR="00AF49EB" w:rsidRPr="008754DA" w:rsidRDefault="00F615AD" w:rsidP="003B2061">
      <w:pPr>
        <w:pStyle w:val="ListParagraph"/>
        <w:numPr>
          <w:ilvl w:val="0"/>
          <w:numId w:val="15"/>
        </w:numPr>
        <w:rPr>
          <w:b/>
          <w:bCs/>
        </w:rPr>
      </w:pPr>
      <w:r w:rsidRPr="008210E4">
        <w:rPr>
          <w:b/>
          <w:bCs/>
          <w:lang w:val="en-US"/>
        </w:rPr>
        <w:t>Título:</w:t>
      </w:r>
      <w:r w:rsidRPr="008210E4">
        <w:rPr>
          <w:lang w:val="en-US"/>
        </w:rPr>
        <w:t xml:space="preserve"> Development and analysis of an open-source platform to simulate electric vehicle charging needs. </w:t>
      </w:r>
      <w:r w:rsidRPr="008754DA">
        <w:rPr>
          <w:b/>
          <w:bCs/>
        </w:rPr>
        <w:t>Orientando:</w:t>
      </w:r>
      <w:r w:rsidRPr="008754DA">
        <w:t xml:space="preserve"> Joaquim Perez</w:t>
      </w:r>
      <w:r w:rsidR="001C7DEA">
        <w:t xml:space="preserve"> </w:t>
      </w:r>
      <w:r w:rsidR="001C7DEA">
        <w:fldChar w:fldCharType="begin"/>
      </w:r>
      <w:r w:rsidR="001C1256">
        <w:instrText xml:space="preserve"> ADDIN ZOTERO_ITEM CSL_CITATION {"citationID":"RgXzxONX","properties":{"formattedCitation":"[4]","plainCitation":"[4]","noteIndex":0},"citationItems":[{"id":1688,"uris":["http://zotero.org/groups/4788335/items/L4P3JUGS"],"itemData":{"id":1688,"type":"article-journal","abstract":"The use of a radio while driving has long been considered a “threshold” of distraction that is socially acceptable although it may be a factor in some crashes and near crashes. This “social acceptance” has prompted the use of radio tasks, specificall","container-title":"Work","DOI":"10.3233/WOR-2012-0122-4200","ISSN":"1051-9815","issue":"Supplement 1","language":"en","note":"publisher: IOS Press","page":"4200-4204","source":"content.iospress.com","title":"Safety implications of infotainment system use in naturalistic driving","volume":"41","author":[{"family":"Perez","given":"Miguel A."}],"issued":{"date-parts":[["2012",1,1]]}}}],"schema":"https://github.com/citation-style-language/schema/raw/master/csl-citation.json"} </w:instrText>
      </w:r>
      <w:r w:rsidR="001C7DEA">
        <w:fldChar w:fldCharType="separate"/>
      </w:r>
      <w:r w:rsidR="001C1256">
        <w:rPr>
          <w:noProof/>
        </w:rPr>
        <w:t>[4]</w:t>
      </w:r>
      <w:r w:rsidR="001C7DEA">
        <w:fldChar w:fldCharType="end"/>
      </w:r>
      <w:r w:rsidRPr="008754DA">
        <w:t>.</w:t>
      </w:r>
    </w:p>
    <w:p w14:paraId="7E4AAC68" w14:textId="24120429" w:rsidR="00F615AD" w:rsidRPr="008754DA" w:rsidRDefault="00F615AD" w:rsidP="003B2061">
      <w:pPr>
        <w:pStyle w:val="ListParagraph"/>
        <w:numPr>
          <w:ilvl w:val="0"/>
          <w:numId w:val="15"/>
        </w:numPr>
      </w:pPr>
      <w:r w:rsidRPr="008210E4">
        <w:rPr>
          <w:b/>
          <w:bCs/>
          <w:lang w:val="en-US"/>
        </w:rPr>
        <w:lastRenderedPageBreak/>
        <w:t xml:space="preserve">Título: </w:t>
      </w:r>
      <w:r w:rsidRPr="008210E4">
        <w:rPr>
          <w:lang w:val="en-US"/>
        </w:rPr>
        <w:t xml:space="preserve">Real-time application programming interfaces for depicting aquatic internet of things. </w:t>
      </w:r>
      <w:r w:rsidRPr="008754DA">
        <w:rPr>
          <w:b/>
          <w:bCs/>
        </w:rPr>
        <w:t>Orientando:</w:t>
      </w:r>
      <w:r w:rsidRPr="008754DA">
        <w:t xml:space="preserve"> Fábio Abreu (Orientação principal a cargo do Dr. Marko Radeta)</w:t>
      </w:r>
      <w:r w:rsidR="001C7DEA">
        <w:t xml:space="preserve"> </w:t>
      </w:r>
      <w:r w:rsidR="001C7DEA">
        <w:fldChar w:fldCharType="begin"/>
      </w:r>
      <w:r w:rsidR="001C1256">
        <w:instrText xml:space="preserve"> ADDIN ZOTERO_ITEM CSL_CITATION {"citationID":"yCfWyWPT","properties":{"formattedCitation":"[5]","plainCitation":"[5]","noteIndex":0},"citationItems":[{"id":4128,"uris":["http://zotero.org/users/1524969/items/ARVPTKLJ"],"itemData":{"id":4128,"type":"thesis","abstract":"Although recent years portray an increase demand for Internet of Things (IoT) applications in\naquatic setting, there is a lack of standardization in collecting and displaying these data to a wider\nset of audiences ranging from marine biologists, whale-watching companies and environmentalists.\nMore flexible APIs and long-range data access are necessary, providing the facilitated remote ac cess to the data, while reducing significantly the cost of fuel and time when obtaining the data\nfrom oceanic settings.\nThe main goal of this thesis is to produce the robust back-end and an API for: (i) managing\nthe IoT devices to be applied in aquatic setting; (ii) obtaining the status and the telemetry in\nreal-time; and (iii) visualizing the collected data from IoT devices such as temperature, pressure,\nhumidity, luminosity, GPS position, etc.\nThe final product advances the state of the art in back-end development for collecting, storing\nand displaying larger datasets (e.g. collected telemetries, radio transmission data) in Single-page\napplications (SPAs). It will, moreover, use the latest back-end and front-end development tech niques (e.g. React.JS, Laravel) while optimizing database querying, and providing the real-time\naccess to the data on any device, and without the need of refreshing the page.","genre":"masterThesis","language":"eng","license":"openAccess","note":"Accepted: 2021-06-15T08:51:11Z","source":"digituma.uma.pt","title":"Real-time application programming interfaces for depicting aquatic internet of things","URL":"https://digituma.uma.pt/handle/10400.13/3473","author":[{"family":"Abreu","given":"Fábio Mateus Rodrigues"}],"accessed":{"date-parts":[["2024",7,24]]},"issued":{"date-parts":[["2021",4,21]]}}}],"schema":"https://github.com/citation-style-language/schema/raw/master/csl-citation.json"} </w:instrText>
      </w:r>
      <w:r w:rsidR="001C7DEA">
        <w:fldChar w:fldCharType="separate"/>
      </w:r>
      <w:r w:rsidR="001C1256">
        <w:rPr>
          <w:noProof/>
        </w:rPr>
        <w:t>[5]</w:t>
      </w:r>
      <w:r w:rsidR="001C7DEA">
        <w:fldChar w:fldCharType="end"/>
      </w:r>
      <w:r w:rsidR="00B56BA6">
        <w:t>.</w:t>
      </w:r>
    </w:p>
    <w:p w14:paraId="76062596" w14:textId="45FF463C" w:rsidR="00F615AD" w:rsidRPr="008754DA" w:rsidRDefault="00F615AD" w:rsidP="003B2061">
      <w:pPr>
        <w:pStyle w:val="ListParagraph"/>
        <w:numPr>
          <w:ilvl w:val="0"/>
          <w:numId w:val="15"/>
        </w:numPr>
      </w:pPr>
      <w:r w:rsidRPr="008210E4">
        <w:rPr>
          <w:b/>
          <w:bCs/>
          <w:lang w:val="en-US"/>
        </w:rPr>
        <w:t xml:space="preserve">Título: </w:t>
      </w:r>
      <w:r w:rsidRPr="008210E4">
        <w:rPr>
          <w:lang w:val="en-US"/>
        </w:rPr>
        <w:t xml:space="preserve">Holographic reality: enhancing the artificial reality experience through interactive 3D holography. </w:t>
      </w:r>
      <w:r w:rsidRPr="008754DA">
        <w:rPr>
          <w:b/>
          <w:bCs/>
        </w:rPr>
        <w:t>Orientando:</w:t>
      </w:r>
      <w:r w:rsidRPr="008754DA">
        <w:t xml:space="preserve"> Miguel Andrade (Orientação principal a cargo do Dr. Marko Radeta)</w:t>
      </w:r>
      <w:r w:rsidR="001C7DEA">
        <w:fldChar w:fldCharType="begin"/>
      </w:r>
      <w:r w:rsidR="001C1256">
        <w:instrText xml:space="preserve"> ADDIN ZOTERO_ITEM CSL_CITATION {"citationID":"6EMnaT2o","properties":{"formattedCitation":"[6]","plainCitation":"[6]","noteIndex":0},"citationItems":[{"id":4130,"uris":["http://zotero.org/users/1524969/items/YKM2PJLS"],"itemData":{"id":4130,"type":"thesis","abstract":"Holography was made know by several science-fiction productions, however this technology dates\nback to the year 1940. Despite the considerable age of this discovery, this technology remains\ninaccessible to the average consumer.\nThe main goal of this manuscript is to advance the state of the art in interactive holography,\nproviding an accessible and low-cost solution. The final product intends to nudge the HCI com munity to explore potential applications, in particular to be aquatic centric and environmentally\nfriendly.\nTwo main user studies are performed, in order to determine the impact of the proposed solution\nby a sample audience. Provided user studies include a first prototype as a Tangible User Interface\n- TUI for Holographic Reality - HR Second study included the Holographic Mounted Display -\nHMD for proposed HR interface, further analyzing the interactive holographic experience without\nhand-held devices. Both of these studies were further compared with an Augmented Reality setting.\nObtained results demonstrate a significantly higher score for the HMD approach. This suggests\nit is the better solution, most likely due to the added simplicity and immersiveness features it has.\nHowever the TUI study did score higher in several key parameters, and should be considered\nfor future studies. Comparing with an AR experience, the HMD study scores slightly lower, but\nmanages to surpass AR in several parameters.\nSeveral approaches were outlined and evaluated, depicting different methods for the creation of\nInteractive Holographic Reality experiences. In spite of the low maturity of holographic technology,\nit can be concluded it is comparable and can keep up to other more developed and mature artificial\nreality settings, further supporting the need for the existence of the Holographic Reality concept","genre":"masterThesis","language":"eng","license":"openAccess","note":"Accepted: 2021-05-14T13:14:20Z","source":"digituma.uma.pt","title":"Holographic reality: enhancing the artificial reality experience throuhg interactive 3D holography","title-short":"Holographic reality","URL":"https://digituma.uma.pt/handle/10400.13/3403","author":[{"family":"Andrade","given":"Miguel Alexandre Rodrigues"}],"accessed":{"date-parts":[["2024",7,24]]},"issued":{"date-parts":[["2021",3,17]]}}}],"schema":"https://github.com/citation-style-language/schema/raw/master/csl-citation.json"} </w:instrText>
      </w:r>
      <w:r w:rsidR="001C7DEA">
        <w:fldChar w:fldCharType="separate"/>
      </w:r>
      <w:r w:rsidR="001C1256">
        <w:rPr>
          <w:noProof/>
        </w:rPr>
        <w:t>[6]</w:t>
      </w:r>
      <w:r w:rsidR="001C7DEA">
        <w:fldChar w:fldCharType="end"/>
      </w:r>
      <w:r w:rsidR="00B56BA6">
        <w:t>.</w:t>
      </w:r>
    </w:p>
    <w:p w14:paraId="2618C765" w14:textId="13AF7C7C" w:rsidR="00F615AD" w:rsidRPr="008754DA" w:rsidRDefault="00F615AD" w:rsidP="003B2061">
      <w:pPr>
        <w:pStyle w:val="ListParagraph"/>
        <w:numPr>
          <w:ilvl w:val="0"/>
          <w:numId w:val="15"/>
        </w:numPr>
      </w:pPr>
      <w:r w:rsidRPr="008210E4">
        <w:rPr>
          <w:b/>
          <w:bCs/>
          <w:lang w:val="en-US"/>
        </w:rPr>
        <w:t xml:space="preserve">Título: </w:t>
      </w:r>
      <w:r w:rsidR="00553532" w:rsidRPr="008210E4">
        <w:rPr>
          <w:lang w:val="en-US"/>
        </w:rPr>
        <w:t>Development of MEMS - based IMU for position estimation: comparison of sensor fusion solutions</w:t>
      </w:r>
      <w:r w:rsidRPr="008210E4">
        <w:rPr>
          <w:lang w:val="en-US"/>
        </w:rPr>
        <w:t xml:space="preserve">. </w:t>
      </w:r>
      <w:r w:rsidRPr="008754DA">
        <w:rPr>
          <w:b/>
          <w:bCs/>
        </w:rPr>
        <w:t>Orientando:</w:t>
      </w:r>
      <w:r w:rsidRPr="008754DA">
        <w:t xml:space="preserve"> </w:t>
      </w:r>
      <w:r w:rsidR="00553532" w:rsidRPr="008754DA">
        <w:t>Claúdio Rodrigues</w:t>
      </w:r>
      <w:r w:rsidRPr="008754DA">
        <w:t xml:space="preserve"> (Orientação principal a cargo do Dr. Marko Radeta)</w:t>
      </w:r>
      <w:r w:rsidR="001C7DEA">
        <w:t xml:space="preserve"> </w:t>
      </w:r>
      <w:r w:rsidR="001C7DEA">
        <w:fldChar w:fldCharType="begin"/>
      </w:r>
      <w:r w:rsidR="001C1256">
        <w:instrText xml:space="preserve"> ADDIN ZOTERO_ITEM CSL_CITATION {"citationID":"QYCf9Mtq","properties":{"formattedCitation":"[7]","plainCitation":"[7]","noteIndex":0},"citationItems":[{"id":4132,"uris":["http://zotero.org/users/1524969/items/DCTJN9I8"],"itemData":{"id":4132,"type":"thesis","abstract":"With the surge of inexpensive, widely accessible, and precise Micro-Electro Mechanical Systems (MEMS) in recent years, inertial systems tracking move ment have become ubiquitous nowadays. Contrary to Global Positioning Sys tem (GPS)-based positioning, Inertial Navigation System (INS) are intrinsically\nunaffected by signal jamming, blockage susceptibilities, and spoofing. Measure ments from inertial sensors are also acquired at elevated sampling rates and may\nbe numerically integrated to estimate position and orientation knowledge. These\nmeasurements are precise on a small-time scale but gradually accumulate errors\nover extended periods. Combining multiple inertial sensors in a method known as\nsensor fusion makes it possible to produce a more consistent and dependable un derstanding of the system, decreasing accumulative errors. Several sensor fusion\nalgorithms occur in literature aimed at estimating the Attitude and Heading\nReference System (AHRS) of a rigid body with respect to a reference frame.\nThis work describes the development and implementation of a low-cost, multi purpose INS for position and orientation estimation. Additionally, it presents an\nexperimental comparison of a series of sensor fusion solutions and benchmarking\ntheir performance on estimating the position of a moving object. Results show\na correlation between what sensors are trusted by the algorithm and how well it\nperformed at estimating position. Mahony, SAAM and Tilt algorithms had best\ngeneral position estimate performance.","genre":"masterThesis","language":"eng","license":"openAccess","note":"Accepted: 2022-05-26T13:28:58Z","source":"digituma.uma.pt","title":"Development of MEMS - based IMU for position estimation: comparison of sensor fusion solutions","title-short":"Development of MEMS - based IMU for position estimation","URL":"https://digituma.uma.pt/handle/10400.13/4306","author":[{"family":"Rodrigues","given":"Cláudio Duarte"}],"accessed":{"date-parts":[["2024",7,24]]},"issued":{"date-parts":[["2022",3,21]]}}}],"schema":"https://github.com/citation-style-language/schema/raw/master/csl-citation.json"} </w:instrText>
      </w:r>
      <w:r w:rsidR="001C7DEA">
        <w:fldChar w:fldCharType="separate"/>
      </w:r>
      <w:r w:rsidR="001C1256">
        <w:rPr>
          <w:noProof/>
        </w:rPr>
        <w:t>[7]</w:t>
      </w:r>
      <w:r w:rsidR="001C7DEA">
        <w:fldChar w:fldCharType="end"/>
      </w:r>
      <w:r w:rsidR="00B56BA6">
        <w:t>.</w:t>
      </w:r>
    </w:p>
    <w:p w14:paraId="7517FC53" w14:textId="55A10725" w:rsidR="00553532" w:rsidRPr="008754DA" w:rsidRDefault="00553532" w:rsidP="003B2061">
      <w:pPr>
        <w:pStyle w:val="ListParagraph"/>
        <w:numPr>
          <w:ilvl w:val="0"/>
          <w:numId w:val="15"/>
        </w:numPr>
      </w:pPr>
      <w:r w:rsidRPr="008210E4">
        <w:rPr>
          <w:b/>
          <w:bCs/>
          <w:lang w:val="en-US"/>
        </w:rPr>
        <w:t xml:space="preserve">Título: </w:t>
      </w:r>
      <w:r w:rsidRPr="008210E4">
        <w:rPr>
          <w:lang w:val="en-US"/>
        </w:rPr>
        <w:t xml:space="preserve">Dashboard for Collecting and Depicting the Marine Megafauna Presence. </w:t>
      </w:r>
      <w:r w:rsidRPr="008754DA">
        <w:rPr>
          <w:b/>
          <w:bCs/>
        </w:rPr>
        <w:t>Orientando:</w:t>
      </w:r>
      <w:r w:rsidRPr="008754DA">
        <w:t xml:space="preserve"> Paulo Aguiar (Orientação principal a cargo do Dr. Marko Radeta)</w:t>
      </w:r>
      <w:r w:rsidR="001C7DEA">
        <w:fldChar w:fldCharType="begin"/>
      </w:r>
      <w:r w:rsidR="001C1256">
        <w:instrText xml:space="preserve"> ADDIN ZOTERO_ITEM CSL_CITATION {"citationID":"fC00WItX","properties":{"formattedCitation":"[8]","plainCitation":"[8]","noteIndex":0},"citationItems":[{"id":4134,"uris":["http://zotero.org/users/1524969/items/DPFLVK2Z"],"itemData":{"id":4134,"type":"thesis","abstract":"While more and more technologies and software are being created and applied for the ocean setting,\nmost of them still remain at high cost, and hinder the data to wider public. Understanding the\nmarine biodiversity can be achieved through numerous ways, however, there is a lack of consensus\nand operability when depicting the marine megafauna population. Moreover, Deep Learning (DL)\ntechniques are becoming accessible to wider population, and there is a potential of exposing them\nto the marine biologists, involving them to participate in public web-based dashboards, depicting\nthose data.\nThis dissertation addresses such issues, by providing an interactive dashboard, capable of fa cilitating the classification, prediction and deeper analysis of marine species. Using the State of\nArt (SoA) Machine Learning (ML) techniques for image vision, and providing the interactive vi sualizations, this thesis seeks to provide a less cumbersome apparatus for marine biologists, who\ncan participate further in data gathering, labelling, depicting, ecological modelling, and potential\ncalls for action.\nIn further, this dissertation document provides the aquatic dashboard functionality using\nHuman-Computer Interaction (HCI) techniques and interactive means to ease the upload, clas sification, and visualization of collected marine taxa, with a case study on marine megafauna\nimagery (e.g. whales, dolphins, sea birds, seals and turtles). As it will be hereinafter described,\nmarine biologists, as end users, will evaluate of the proposed dashboard.","genre":"masterThesis","language":"eng","license":"openAccess","note":"Accepted: 2021-07-21T11:04:32Z","source":"digituma.uma.pt","title":"Dashboard for collecting and depicting the marine megafauna presence","URL":"https://digituma.uma.pt/handle/10400.13/3563","author":[{"family":"Aguiar","given":"Paulo Filipe Nunes"}],"accessed":{"date-parts":[["2024",7,24]]},"issued":{"date-parts":[["2021",6,16]]}}}],"schema":"https://github.com/citation-style-language/schema/raw/master/csl-citation.json"} </w:instrText>
      </w:r>
      <w:r w:rsidR="001C7DEA">
        <w:fldChar w:fldCharType="separate"/>
      </w:r>
      <w:r w:rsidR="001C1256">
        <w:rPr>
          <w:noProof/>
        </w:rPr>
        <w:t>[8]</w:t>
      </w:r>
      <w:r w:rsidR="001C7DEA">
        <w:fldChar w:fldCharType="end"/>
      </w:r>
      <w:r w:rsidR="00B56BA6">
        <w:t>.</w:t>
      </w:r>
    </w:p>
    <w:p w14:paraId="33BA29D6" w14:textId="2969A611" w:rsidR="00553532" w:rsidRPr="008754DA" w:rsidRDefault="00553532" w:rsidP="003B2061">
      <w:pPr>
        <w:pStyle w:val="ListParagraph"/>
        <w:numPr>
          <w:ilvl w:val="0"/>
          <w:numId w:val="15"/>
        </w:numPr>
      </w:pPr>
      <w:r w:rsidRPr="008210E4">
        <w:rPr>
          <w:b/>
          <w:bCs/>
          <w:lang w:val="en-US"/>
        </w:rPr>
        <w:t xml:space="preserve">Título: </w:t>
      </w:r>
      <w:r w:rsidRPr="008210E4">
        <w:rPr>
          <w:lang w:val="en-US"/>
        </w:rPr>
        <w:t xml:space="preserve">Marine biodiversity assessments using aquatic internet of things. </w:t>
      </w:r>
      <w:r w:rsidRPr="008754DA">
        <w:rPr>
          <w:b/>
          <w:bCs/>
        </w:rPr>
        <w:t>Orientando:</w:t>
      </w:r>
      <w:r w:rsidRPr="008754DA">
        <w:t xml:space="preserve"> Carlos Martins (Orientação principal a cargo do Dr. Marko Radeta)</w:t>
      </w:r>
      <w:r w:rsidR="001C7DEA">
        <w:fldChar w:fldCharType="begin"/>
      </w:r>
      <w:r w:rsidR="001C1256">
        <w:instrText xml:space="preserve"> ADDIN ZOTERO_ITEM CSL_CITATION {"citationID":"kjOX62yf","properties":{"formattedCitation":"[9]","plainCitation":"[9]","noteIndex":0},"citationItems":[{"id":4136,"uris":["http://zotero.org/users/1524969/items/MNZXPUX2"],"itemData":{"id":4136,"type":"thesis","abstract":"While Ubiquitous Computing remains vastly applied in urban environments, it is still scarce in\noceanic environments. Current equipment used for biodiversity assessments remain at a high cost,\nbeing still inaccessible to wider audiences. More accessible IoT (Internet of Things) solutions need\nto be implemented to tackle these issues and provide alternatives to facilitate data collection\nin-the-wild. While the ocean remains a very harsh environment to apply such devices, it is still\nproviding the opportunity to further explore the biodiversity, being that current marine taxa is\nestimated to be 200k, while this number can be actually in millions.\nThe main goal of this thesis is to provide an apparatus and architecture for aerial marine\nbiodiversity assessments, based on low-cost MCUs (Microcontroller unit) and microcomputers. In\naddition, the apparatus will provide a proof of concept for collecting and classifying the collected\nmedia. The thesis will also explore and contribute to the latest IoT and machine learning techniques\n(e.g. Python, TensorFlow) when applied to ocean settings. The final product of the thesis will\nenhance the state of the art in technologies applied to marine biology assessments.","genre":"masterThesis","language":"eng","license":"openAccess","note":"Accepted: 2021-05-25T13:20:46Z","source":"digituma.uma.pt","title":"Marine biodiversity assessments using aquatic internet of things","URL":"https://digituma.uma.pt/handle/10400.13/3430","author":[{"family":"Martins","given":"Carlos Diogo Félix"}],"accessed":{"date-parts":[["2024",7,24]]},"issued":{"date-parts":[["2021",4,7]]}}}],"schema":"https://github.com/citation-style-language/schema/raw/master/csl-citation.json"} </w:instrText>
      </w:r>
      <w:r w:rsidR="001C7DEA">
        <w:fldChar w:fldCharType="separate"/>
      </w:r>
      <w:r w:rsidR="001C1256">
        <w:rPr>
          <w:noProof/>
        </w:rPr>
        <w:t>[9]</w:t>
      </w:r>
      <w:r w:rsidR="001C7DEA">
        <w:fldChar w:fldCharType="end"/>
      </w:r>
      <w:r w:rsidR="00B56BA6">
        <w:t>.</w:t>
      </w:r>
    </w:p>
    <w:p w14:paraId="270F3300" w14:textId="5F02E1EB" w:rsidR="00553532" w:rsidRPr="005A1413" w:rsidRDefault="00553532" w:rsidP="003B2061">
      <w:pPr>
        <w:pStyle w:val="ListParagraph"/>
        <w:numPr>
          <w:ilvl w:val="0"/>
          <w:numId w:val="15"/>
        </w:numPr>
      </w:pPr>
      <w:r w:rsidRPr="005A1413">
        <w:rPr>
          <w:b/>
          <w:bCs/>
          <w:lang w:val="en-US"/>
        </w:rPr>
        <w:t xml:space="preserve">Título: </w:t>
      </w:r>
      <w:r w:rsidRPr="005A1413">
        <w:rPr>
          <w:lang w:val="en-US"/>
        </w:rPr>
        <w:t>Extreme Weather Conditions Dashboar</w:t>
      </w:r>
      <w:r w:rsidR="003F52A1" w:rsidRPr="005A1413">
        <w:rPr>
          <w:lang w:val="en-US"/>
        </w:rPr>
        <w:t>d</w:t>
      </w:r>
      <w:r w:rsidRPr="005A1413">
        <w:rPr>
          <w:lang w:val="en-US"/>
        </w:rPr>
        <w:t xml:space="preserve">. </w:t>
      </w:r>
      <w:r w:rsidRPr="005A1413">
        <w:rPr>
          <w:b/>
          <w:bCs/>
        </w:rPr>
        <w:t>Orientando:</w:t>
      </w:r>
      <w:r w:rsidRPr="005A1413">
        <w:t xml:space="preserve"> Luís Freitas</w:t>
      </w:r>
      <w:r w:rsidR="001C7DEA">
        <w:t xml:space="preserve"> </w:t>
      </w:r>
      <w:r w:rsidR="001C7DEA">
        <w:rPr>
          <w:lang w:val="en-US"/>
        </w:rPr>
        <w:fldChar w:fldCharType="begin"/>
      </w:r>
      <w:r w:rsidR="001C1256">
        <w:rPr>
          <w:lang w:val="en-US"/>
        </w:rPr>
        <w:instrText xml:space="preserve"> ADDIN ZOTERO_ITEM CSL_CITATION {"citationID":"HXOrUbXe","properties":{"formattedCitation":"[10]","plainCitation":"[10]","noteIndex":0},"citationItems":[{"id":4138,"uris":["http://zotero.org/users/1524969/items/B3A795Q8"],"itemData":{"id":4138,"type":"thesis","abstract":"Our planet Earth is changing due to the action of Man. Several factors influence the\nfunctioning of our planet, such as the constant need for human evolution, population\ngrowth and many others. Due to this, more and more we have extreme atmospheric\nevents.\nThere is an increasing need to become aware of this problem and take action both in\nterms of what we can do to prevent the destruction of our planet and prevent when these\nextreme events happen. The objective of this thesis is based on this last point.\nTo combat the lack of a system in Portugal capable of helping the general public\nin extreme weather conditions, we created an atmospheric dashboard. The goals were\nthat this dashboard was simple to use, open to the general public, with high spacial\nresolution (currently the smallest area used is the municipality, here we use an even\nsmaller geographic area), flexible, and scalable so that new data sources or new variables\ncould be added to the existing ones in the future without affecting the correct functioning\nof the system.\nThis system uses meteorological data and relates them to other variables such as the age\nof the population, the thermal conditions of buildings, number of deaths, among others.\nThe combination of all these data leads to the calculation of a risk index associated with\neach zone.\nThe results show that the application has excellent portability, as it was easily installed\non another device thanks to the virtualization offered by Docker.\nIn terms of scalability, although did no tests at this level. However, during the application\ndevelopment, there was the need to add new data sources. Considering that the application\nis modularised, there was no problem with the existing or new data sources.\nUsers see great potential in the application in terms of usability for prevention by the\npopulation during extreme weather events. Another positive aspect was that they liked\nthe layout of the elements in the interface, namely the fact that the map area is the most\nprominent and most visible area in the dashboard. It also helped us get some feedback on\nwhat could be improved, such as using more distinct colors to present the level of risk or\neven improving the connection between the different views of the application. The results are positive and encourage further development of the application, applying\nthe suggestions obtained from user testing.","genre":"masterThesis","language":"eng","license":"openAccess","note":"Accepted: 2022-02-08T09:12:00Z","source":"digituma.uma.pt","title":"Extreme weather conditions dashboard","URL":"https://digituma.uma.pt/handle/10400.13/4057","author":[{"family":"Freitas","given":"Luís Carlos Gonçalves"}],"accessed":{"date-parts":[["2024",7,24]]},"issued":{"date-parts":[["2022",1,7]]}}}],"schema":"https://github.com/citation-style-language/schema/raw/master/csl-citation.json"} </w:instrText>
      </w:r>
      <w:r w:rsidR="001C7DEA">
        <w:rPr>
          <w:lang w:val="en-US"/>
        </w:rPr>
        <w:fldChar w:fldCharType="separate"/>
      </w:r>
      <w:r w:rsidR="001C1256">
        <w:rPr>
          <w:noProof/>
          <w:lang w:val="en-US"/>
        </w:rPr>
        <w:t>[10]</w:t>
      </w:r>
      <w:r w:rsidR="001C7DEA">
        <w:rPr>
          <w:lang w:val="en-US"/>
        </w:rPr>
        <w:fldChar w:fldCharType="end"/>
      </w:r>
      <w:r w:rsidR="001C7DEA" w:rsidRPr="008210E4">
        <w:rPr>
          <w:lang w:val="en-US"/>
        </w:rPr>
        <w:t>.</w:t>
      </w:r>
    </w:p>
    <w:p w14:paraId="52C19056" w14:textId="15EE0B63" w:rsidR="00553532" w:rsidRPr="001C7DEA" w:rsidRDefault="00553532" w:rsidP="003B2061">
      <w:pPr>
        <w:pStyle w:val="ListParagraph"/>
        <w:numPr>
          <w:ilvl w:val="0"/>
          <w:numId w:val="15"/>
        </w:numPr>
      </w:pPr>
      <w:r w:rsidRPr="001C7DEA">
        <w:rPr>
          <w:b/>
          <w:bCs/>
        </w:rPr>
        <w:t xml:space="preserve">Título: </w:t>
      </w:r>
      <w:r w:rsidRPr="001C7DEA">
        <w:t>Low-cost internet of things and snapshot geolocation pipeline in marine sensing</w:t>
      </w:r>
      <w:r w:rsidR="001C7DEA" w:rsidRPr="001C7DEA">
        <w:t xml:space="preserve"> </w:t>
      </w:r>
      <w:r w:rsidRPr="001C7DEA">
        <w:rPr>
          <w:b/>
          <w:bCs/>
        </w:rPr>
        <w:t>Orientando</w:t>
      </w:r>
      <w:r w:rsidRPr="001C7DEA">
        <w:t>: Pedro Pinto (Orientação principal a cargo do Dr. Marko Radeta)</w:t>
      </w:r>
      <w:r w:rsidR="001C7DEA" w:rsidRPr="001C7DEA">
        <w:t xml:space="preserve"> </w:t>
      </w:r>
      <w:r w:rsidR="001C7DEA">
        <w:fldChar w:fldCharType="begin"/>
      </w:r>
      <w:r w:rsidR="001C1256">
        <w:instrText xml:space="preserve"> ADDIN ZOTERO_ITEM CSL_CITATION {"citationID":"N5Zec5AD","properties":{"formattedCitation":"[11]","plainCitation":"[11]","noteIndex":0},"citationItems":[{"id":4140,"uris":["http://zotero.org/users/1524969/items/9KI8LFZT"],"itemData":{"id":4140,"type":"thesis","abstract":"Biologging and biotelemetry are commonly used as methods to assess marine biodiversity pop ulation. However, current state-of-the-art devices (commonly referred to as tags) remain at the\ngreater cost of production while geolocation and georeferencing methods use proprietary satellite\nconstellations, remain expensive and are prone to greater battery usage. This dissertation enhances\nsuch state-of-the-art devices, providing affordable tags for multipurpose usage. Dissertation contri bution is two-fold. In first, it describes the design of low-cost telecommunication system comprised\nfrom tag emitters and land receivers, evaluated during the sea-vessel field trips in pelagic area of\nMadeira island. In second, it also describes the software pipeline for deducing the position of tags,\nleveraging the raw signal from obtained GPS receivers.","genre":"masterThesis","language":"eng","license":"openAccess","note":"Accepted: 2022-05-26T14:41:53Z","source":"digituma.uma.pt","title":"Low-cost internet of things and snapshot geolocation pipeline in marine sensing","URL":"https://digituma.uma.pt/handle/10400.13/4307","author":[{"family":"Pinto","given":"Pedro José Gouveia"}],"accessed":{"date-parts":[["2024",7,24]]},"issued":{"date-parts":[["2022",4,4]]}}}],"schema":"https://github.com/citation-style-language/schema/raw/master/csl-citation.json"} </w:instrText>
      </w:r>
      <w:r w:rsidR="001C7DEA">
        <w:fldChar w:fldCharType="separate"/>
      </w:r>
      <w:r w:rsidR="001C1256">
        <w:rPr>
          <w:noProof/>
        </w:rPr>
        <w:t>[11]</w:t>
      </w:r>
      <w:r w:rsidR="001C7DEA">
        <w:fldChar w:fldCharType="end"/>
      </w:r>
      <w:r w:rsidR="00B56BA6" w:rsidRPr="001C7DEA">
        <w:t>.</w:t>
      </w:r>
    </w:p>
    <w:p w14:paraId="614F80A6" w14:textId="3395131A" w:rsidR="001B42DD" w:rsidRPr="008754DA" w:rsidRDefault="001B42DD" w:rsidP="003B2061">
      <w:pPr>
        <w:pStyle w:val="ListParagraph"/>
        <w:numPr>
          <w:ilvl w:val="0"/>
          <w:numId w:val="15"/>
        </w:numPr>
      </w:pPr>
      <w:r w:rsidRPr="008210E4">
        <w:rPr>
          <w:b/>
          <w:bCs/>
          <w:lang w:val="en-US"/>
        </w:rPr>
        <w:t xml:space="preserve">Título: </w:t>
      </w:r>
      <w:r w:rsidRPr="008210E4">
        <w:rPr>
          <w:lang w:val="en-US"/>
        </w:rPr>
        <w:t xml:space="preserve">Web-based interface for environmental niche modelling. </w:t>
      </w:r>
      <w:r w:rsidRPr="008754DA">
        <w:rPr>
          <w:b/>
          <w:bCs/>
        </w:rPr>
        <w:t>Orientando</w:t>
      </w:r>
      <w:r w:rsidRPr="008754DA">
        <w:t>: Rúben Freitas (Orientação principal a cargo do Dr. Marko Radeta)</w:t>
      </w:r>
      <w:r w:rsidR="001C7DEA">
        <w:fldChar w:fldCharType="begin"/>
      </w:r>
      <w:r w:rsidR="001C1256">
        <w:instrText xml:space="preserve"> ADDIN ZOTERO_ITEM CSL_CITATION {"citationID":"LcJKwjMx","properties":{"formattedCitation":"[12]","plainCitation":"[12]","noteIndex":0},"citationItems":[{"id":4142,"uris":["http://zotero.org/users/1524969/items/LQ8SPZWM"],"itemData":{"id":4142,"type":"thesis","abstract":"Marine species are subject to anthropogenic impacts, such as noise pollution,\nmarine litter, and direct impact collisions. While there are efforts in the marine\ncommunity and crowd-sourcing to report the occurrence of marine species, not\nenough projects explore the prediction of where such animals may be.\nThis dissertation analyzes the state of the art in species distribution model ing (SDM) systems, capable of reporting and predicting marine biodiversity. The\nproposal implements the algorithms for predicting species through publicly avail able repositories of data, provides means to ease the upload and management of\noccurrence points as well as methods for prediction analysis. A web-based user\ninterface is proposed using Ecological Niche Modelling (ENM) as an automated\nalerting mechanism towards ecological awareness.\nPerformed user studies evaluate marine biodiversity concerns from fisherman\nand whale-watching sea-vessels, assessing attitudes, threats, values, and motiva tion of both samples. Further, biologists and experts on ENMs will evaluate the\nworkflow and interface, reviewing the proposal’s potential to enable ecologists\nto create solutions for their custom problems using simple protocols without the\nneed for any third-party entities and extensive knowledge in programming.","genre":"masterThesis","language":"eng","license":"openAccess","note":"Accepted: 2022-01-13T15:13:05Z","source":"digituma.uma.pt","title":"Web-based interface for environmental niche modelling","URL":"https://digituma.uma.pt/handle/10400.13/3980","author":[{"family":"Freitas","given":"José Rúben Silva"}],"accessed":{"date-parts":[["2024",7,24]]},"issued":{"date-parts":[["2021",11,11]]}}}],"schema":"https://github.com/citation-style-language/schema/raw/master/csl-citation.json"} </w:instrText>
      </w:r>
      <w:r w:rsidR="001C7DEA">
        <w:fldChar w:fldCharType="separate"/>
      </w:r>
      <w:r w:rsidR="001C1256">
        <w:rPr>
          <w:noProof/>
        </w:rPr>
        <w:t>[12]</w:t>
      </w:r>
      <w:r w:rsidR="001C7DEA">
        <w:fldChar w:fldCharType="end"/>
      </w:r>
      <w:r w:rsidR="00B56BA6">
        <w:t>.</w:t>
      </w:r>
    </w:p>
    <w:p w14:paraId="40A7BBB2" w14:textId="337B2702" w:rsidR="000F2D29" w:rsidRPr="0091591E" w:rsidRDefault="000F2D29" w:rsidP="007F4E49">
      <w:pPr>
        <w:rPr>
          <w:b/>
          <w:bCs/>
        </w:rPr>
      </w:pPr>
      <w:r w:rsidRPr="0091591E">
        <w:rPr>
          <w:b/>
          <w:bCs/>
        </w:rPr>
        <w:t>Ano letivo 21/22</w:t>
      </w:r>
    </w:p>
    <w:p w14:paraId="58197FB5" w14:textId="2658ABBE" w:rsidR="001B42DD" w:rsidRPr="008754DA" w:rsidRDefault="001B42DD" w:rsidP="003B2061">
      <w:pPr>
        <w:pStyle w:val="ListParagraph"/>
        <w:numPr>
          <w:ilvl w:val="0"/>
          <w:numId w:val="15"/>
        </w:numPr>
      </w:pPr>
      <w:r w:rsidRPr="008210E4">
        <w:rPr>
          <w:b/>
          <w:bCs/>
          <w:lang w:val="en-US"/>
        </w:rPr>
        <w:t xml:space="preserve">Título: </w:t>
      </w:r>
      <w:r w:rsidRPr="008210E4">
        <w:rPr>
          <w:lang w:val="en-US"/>
        </w:rPr>
        <w:t xml:space="preserve">Persuasive technologies for increasing of pro-environmental behaviors. </w:t>
      </w:r>
      <w:r w:rsidRPr="008754DA">
        <w:rPr>
          <w:b/>
          <w:bCs/>
        </w:rPr>
        <w:t>Orientando</w:t>
      </w:r>
      <w:r w:rsidRPr="008754DA">
        <w:t>: Alexis Faria (Orientação principal a cargo do Dr. Marko Radeta)</w:t>
      </w:r>
      <w:r w:rsidR="005273AF">
        <w:t xml:space="preserve"> </w:t>
      </w:r>
      <w:r w:rsidR="005273AF">
        <w:fldChar w:fldCharType="begin"/>
      </w:r>
      <w:r w:rsidR="001C1256">
        <w:instrText xml:space="preserve"> ADDIN ZOTERO_ITEM CSL_CITATION {"citationID":"2Rt3bWH0","properties":{"formattedCitation":"[13]","plainCitation":"[13]","noteIndex":0},"citationItems":[{"id":4152,"uris":["http://zotero.org/users/1524969/items/IQYJ7DUV"],"itemData":{"id":4152,"type":"thesis","abstract":"With global warming being contested outside the scientific community, the an thropogenic impact is recognized by the overwhelming carbon dioxide produc tion, which causes acidity to the world’s oceans. World nations fail to reach a\nconsensus on mitigating climate change. While there are numerous techniques\nin aspiring pro-environmental behaviors, one of them is using persuasive inter actions and persuasive technologies.\nThis dissertation seeks to use persuasion to provoke sustainable actions in\nusers using interactive technologies. The dissertation expands the well-known\nPersuasive Systems Design framework and leverages it further with the Peak\nShift Effect (PSE) principle as an artistic experience. The experimental val idation procedure of such a novel model is built using interactive Projection\nMapping (PM) and, in particular, motion capture. Users are asked to toss litter\nitems into the animated, anthropomorphic bin. The dissertation compares the\nrole of an introduced PSE element and the role of design against interactive\ndesign in persuading people to be more pro-environmentally oriented.","genre":"masterThesis","language":"eng","license":"openAccess","note":"Accepted: 2022-06-22T09:11:56Z","source":"digituma.uma.pt","title":"Persuasive technologies for increasing of pro-environmental behaviors","URL":"https://digituma.uma.pt/handle/10400.13/4342","author":[{"family":"Faria","given":"João Alexis Gordinho"}],"accessed":{"date-parts":[["2024",7,24]]},"issued":{"date-parts":[["2022",4,20]]}}}],"schema":"https://github.com/citation-style-language/schema/raw/master/csl-citation.json"} </w:instrText>
      </w:r>
      <w:r w:rsidR="005273AF">
        <w:fldChar w:fldCharType="separate"/>
      </w:r>
      <w:r w:rsidR="001C1256">
        <w:rPr>
          <w:noProof/>
        </w:rPr>
        <w:t>[13]</w:t>
      </w:r>
      <w:r w:rsidR="005273AF">
        <w:fldChar w:fldCharType="end"/>
      </w:r>
      <w:r w:rsidR="00B56BA6">
        <w:t>.</w:t>
      </w:r>
    </w:p>
    <w:p w14:paraId="3FEF75A8" w14:textId="6D2989AA" w:rsidR="000F2D29" w:rsidRPr="008754DA" w:rsidRDefault="000F2D29" w:rsidP="003B2061">
      <w:pPr>
        <w:pStyle w:val="ListParagraph"/>
        <w:numPr>
          <w:ilvl w:val="0"/>
          <w:numId w:val="15"/>
        </w:numPr>
      </w:pPr>
      <w:r w:rsidRPr="008754DA">
        <w:rPr>
          <w:b/>
          <w:bCs/>
        </w:rPr>
        <w:t xml:space="preserve">Título: </w:t>
      </w:r>
      <w:r w:rsidRPr="008754DA">
        <w:t xml:space="preserve">Nexus BRaNT Backoffice para BRaNT. </w:t>
      </w:r>
      <w:r w:rsidRPr="008754DA">
        <w:rPr>
          <w:b/>
          <w:bCs/>
        </w:rPr>
        <w:t>Orientando</w:t>
      </w:r>
      <w:r w:rsidRPr="008754DA">
        <w:t>: Érica Cunha</w:t>
      </w:r>
      <w:r w:rsidR="005273AF">
        <w:t xml:space="preserve"> </w:t>
      </w:r>
      <w:r w:rsidR="005273AF">
        <w:fldChar w:fldCharType="begin"/>
      </w:r>
      <w:r w:rsidR="001C1256">
        <w:instrText xml:space="preserve"> ADDIN ZOTERO_ITEM CSL_CITATION {"citationID":"3xCgMN0u","properties":{"formattedCitation":"[14]","plainCitation":"[14]","noteIndex":0},"citationItems":[{"id":4144,"uris":["http://zotero.org/users/1524969/items/HBFYHV4F"],"itemData":{"id":4144,"type":"thesis","abstract":"Na área da saúde, a utilização de tecnologias está em crescimento e pode ser aplicadas, \nem áreas como: gestão de recursos médicos, de pacientes, financeira e clínica. A \nutilização de sistemas para gestão de pacientes e reabilitação cognitiva está em constante \nevolução e atualmente existem algumas plataformas nesta área, cada qual com as suas \nvantagens, mas também com diversas limitações. Esta tese está enquadrada no projeto de \ninvestigação Belief Revision applied to Neurorehabilitation Therapy (BRaNT - Projeto \nPTDC/CCI-COM/30990/2017 financiado pela FCT). \nFoi desenvolvida uma plataforma online, chamada NexusBRaNT, sendo esta o \nbackoffice do projeto BRaNT. Esta plataforma web tem como público-alvo os \nprofissionais de saúde que realizam reabilitação cognitiva (psicólogos, neuropsicólogos, \nterapeutas, entre outros). Tem como principais funcionalidades a gestão de pacientes, a \ngestão de avaliações neuropsicológicas e a gestão de treinos cognitivos.\nParalelamente à plataforma desenvolvida, foi implementada uma API REST que dá \nsuporte à plataforma web e ao sistema externo das atividades cognitivas. Tem como \nprincipal objetivo responder aos pedidos solicitados, sendo estes: inserção, atualização, \neliminação e obtenção dos dados pretendidos para serem apresentados na plataforma ou \nsolicitados por outros elementos do projeto para as atividades cognitivas desenvolvidas \npelos mesmos.\nForam realizados testes de usabilidade a 16 participantes, divididos em 3 grupos: \nestudantes de mestrado, profissionais de saúde da área de psicologia e as profissionais de \nsaúde do projeto BRaNT. O protocolo do teste de usabilidade incluiu algumas fases, tais \ncomo: a utilização do sistema e a resposta do questionário SUS. Através dos testes de \nusabilidade foi possível realizar avaliação qualitativa e quantitativa acerca da plataforma. \nAmbas as avaliações tiveram resultados positivos, sendo a variedade instrumentos de \navaliação à escolha, os dados normativos, a interpretação clínica nas avaliações \nneuropsicológicas, o cálculo automático do perfil cognitivo e da interpretação clínica e a \nvisualização da performance e progresso nas sessões de treinos, as funcionalidades mais \nenaltecidas pelos participantes. De modo geral os participantes indicaram que a \nplataforma era intuitiva, de fácil utilização, percetível e apelativa. Além disso, o sistema \nimplementado foi também utilizado durante um mês e meio num estudo piloto \ndesenvolvido pelo projeto de investigação, onde pode-se comprovar o bom \nfuncionamento da plataforma web e da API (tanto no NexusBRaNT como no sistema \nexterno).","genre":"masterThesis","language":"por","license":"openAccess","note":"Accepted: 2023-03-14T09:12:55Z","source":"digituma.uma.pt","title":"Nexus BRaNT Backoffice para BRaNT","URL":"https://digituma.uma.pt/handle/10400.13/5102","author":[{"family":"Cunha","given":"Érica Filipa Dias"}],"accessed":{"date-parts":[["2024",7,24]]},"issued":{"date-parts":[["2023",1,12]]}}}],"schema":"https://github.com/citation-style-language/schema/raw/master/csl-citation.json"} </w:instrText>
      </w:r>
      <w:r w:rsidR="005273AF">
        <w:fldChar w:fldCharType="separate"/>
      </w:r>
      <w:r w:rsidR="001C1256">
        <w:rPr>
          <w:noProof/>
        </w:rPr>
        <w:t>[14]</w:t>
      </w:r>
      <w:r w:rsidR="005273AF">
        <w:fldChar w:fldCharType="end"/>
      </w:r>
      <w:r w:rsidR="00B56BA6">
        <w:t>.</w:t>
      </w:r>
    </w:p>
    <w:p w14:paraId="3BC3AD82" w14:textId="766A6A4F" w:rsidR="000F2D29" w:rsidRPr="008754DA" w:rsidRDefault="000F2D29" w:rsidP="003B2061">
      <w:pPr>
        <w:pStyle w:val="ListParagraph"/>
        <w:numPr>
          <w:ilvl w:val="0"/>
          <w:numId w:val="15"/>
        </w:numPr>
      </w:pPr>
      <w:r w:rsidRPr="008754DA">
        <w:rPr>
          <w:b/>
          <w:bCs/>
        </w:rPr>
        <w:t xml:space="preserve">Título: </w:t>
      </w:r>
      <w:r w:rsidRPr="008754DA">
        <w:t xml:space="preserve">Desenvolvimento de uma aplicação móvel AppSESARAM. </w:t>
      </w:r>
      <w:r w:rsidRPr="008754DA">
        <w:rPr>
          <w:b/>
          <w:bCs/>
        </w:rPr>
        <w:t>Orientando</w:t>
      </w:r>
      <w:r w:rsidRPr="008754DA">
        <w:t>: Francisco Chaves</w:t>
      </w:r>
      <w:r w:rsidR="005273AF">
        <w:t xml:space="preserve"> </w:t>
      </w:r>
      <w:r w:rsidR="005273AF">
        <w:fldChar w:fldCharType="begin"/>
      </w:r>
      <w:r w:rsidR="001C1256">
        <w:instrText xml:space="preserve"> ADDIN ZOTERO_ITEM CSL_CITATION {"citationID":"EefkICS6","properties":{"formattedCitation":"[15]","plainCitation":"[15]","noteIndex":0},"citationItems":[{"id":4146,"uris":["http://zotero.org/users/1524969/items/492LD5S7"],"itemData":{"id":4146,"type":"thesis","abstract":"O Serviço de saúde da Região autónoma da Madeira (SESARAM) pretende implemen tar uma nova forma de interagir com os utentes desta instituição, pois ao longo do\ntempo foi notado uma necessidade de reformular o atual portal do utente e foi regis tado um maior interesse dos utentes poderem aceder aos seus dados clínicos através do\nseu dispositivo móvel de uma forma mais acessível e interativa.\nA solução remete-se para a implementação de uma aplicação móvel destinada aos\ndispositivos com os Sistemas operativos (SO) Android e iOS através da plataforma Win dev Mobile (WDM). Esta app englobará uma junção de alguns conteúdos importantes\ndo atual portal web de informação ao utente com todos os serviços clínico presentes no\nportal do Utente.\nApós implementação da app, foi revisto com colegas do Núcleo de Informática (NI)\ntoda a estrutura da app desenvolvida de forma a verificar se cumpre com todos os\nrequisitos funcionais e não funcionais.\nPosto isto foram realizados testes de usabilidade com profissionais de saúde desta\nentidade utilizando a técnica qualitativa \"Concurrent Think-Aloud\" e com o preenchi mento de questionários utilizando os métodos System Usability Scale (SUS) e NASA\nTask Load Index (NASA TLX). Após análise dos resultados dos questionários, foi pos sível verificar que estes revelaram-se bastante positivos, foram obtidos valores altos a\nnível de usabilidade e baixos a nível da carga cognitiva necessária aos utentes para a\nutilização da app.\nPara finalizar foram realizadas alterações na aplicação de forma a melhorá-la consoante o feedback recebido dos participantes","genre":"masterThesis","language":"por","license":"openAccess","note":"Accepted: 2023-04-20T13:26:50Z","source":"digituma.uma.pt","title":"Desenvolvimento de uma aplicação móvel AppSESARAM","URL":"https://digituma.uma.pt/handle/10400.13/5128","author":[{"family":"Chaves","given":"Francisco Nuno Gonçalves","dropping-particle":"de"}],"accessed":{"date-parts":[["2024",7,24]]},"issued":{"date-parts":[["2023",2,15]]}}}],"schema":"https://github.com/citation-style-language/schema/raw/master/csl-citation.json"} </w:instrText>
      </w:r>
      <w:r w:rsidR="005273AF">
        <w:fldChar w:fldCharType="separate"/>
      </w:r>
      <w:r w:rsidR="001C1256">
        <w:rPr>
          <w:noProof/>
        </w:rPr>
        <w:t>[15]</w:t>
      </w:r>
      <w:r w:rsidR="005273AF">
        <w:fldChar w:fldCharType="end"/>
      </w:r>
      <w:r w:rsidR="00B56BA6">
        <w:t>.</w:t>
      </w:r>
    </w:p>
    <w:p w14:paraId="2B7E6763" w14:textId="041843A4" w:rsidR="000F2D29" w:rsidRPr="008754DA" w:rsidRDefault="000F2D29" w:rsidP="003B2061">
      <w:pPr>
        <w:pStyle w:val="ListParagraph"/>
        <w:numPr>
          <w:ilvl w:val="0"/>
          <w:numId w:val="15"/>
        </w:numPr>
      </w:pPr>
      <w:r w:rsidRPr="008754DA">
        <w:rPr>
          <w:b/>
          <w:bCs/>
        </w:rPr>
        <w:t xml:space="preserve">Título: </w:t>
      </w:r>
      <w:r w:rsidRPr="008754DA">
        <w:t xml:space="preserve">Sistema para prestador de serviços de confiança eIDAS. </w:t>
      </w:r>
      <w:r w:rsidRPr="008754DA">
        <w:rPr>
          <w:b/>
          <w:bCs/>
        </w:rPr>
        <w:t>Orientando</w:t>
      </w:r>
      <w:r w:rsidRPr="008754DA">
        <w:t>: Francisco Caldeira</w:t>
      </w:r>
      <w:r w:rsidR="005273AF">
        <w:t xml:space="preserve"> </w:t>
      </w:r>
      <w:r w:rsidR="005273AF">
        <w:fldChar w:fldCharType="begin"/>
      </w:r>
      <w:r w:rsidR="001C1256">
        <w:instrText xml:space="preserve"> ADDIN ZOTERO_ITEM CSL_CITATION {"citationID":"lxLsQ3dW","properties":{"formattedCitation":"[16]","plainCitation":"[16]","noteIndex":0},"citationItems":[{"id":4148,"uris":["http://zotero.org/users/1524969/items/2HIEQUXX"],"itemData":{"id":4148,"type":"thesis","abstract":"A Global Trusted Sign é uma entidade certificadora que comercializa serviços de confiança, nomeadamente \nselos temporais, certificados de assinatura eletrónica e selos eletrónicos que podem ser tanto qualificados\ncomo avançados, e ainda certificados de autenticação de websites(TLS/SSL). É proposto o desenvolvimento \ndo backend do portal para a major v3.0.0, utilizando a framework Laravel na construção de uma Application \nProgramming Interface (API) que inclua todos os seguintes requisitos: o registo de novos utilizadores, \nautenticação OAuth 2.0, aquisição de produtos e serviços por um sistema de carrinho de compras, \nintegração com sistemas para geração de pagamentos e fatura, gestão dos produtos comprados e a \naplicação dos certificados digitais em documentos. Como linguagem de consulta de dados à API, foi \nutilizado o GraphQL, possibilitando o frontend a solicitar apenas os dados necessários numa única chamada \nà API.\nNeste relatório irá ser abordado o processo de desenvolvimento seguido um método formal de Engenharia \nde Software, desde a arquitetura do sistema, a análise dosrequisitos, a modelação da base de dados, até à \nimplementação final. Este projeto visa implementar testes unitários oferecendo confiança do correto \nfuncionamento em cada lançamento, com uma single-page application realizado pelo frontend, com um \nlayout elegante e moderno face à plataforma online atual. Nesse sentido, o objetivo deste projeto de \nmestrado consiste em melhorar a rapidez nos pedidos, clareza no código concebido de backend e aumentar\no número de vendas da plataforma.","genre":"masterThesis","language":"por","license":"openAccess","note":"Accepted: 2023-11-23T11:06:14Z","source":"digituma.uma.pt","title":"Sistema para prestador de serviços de confiança eIDAS","URL":"https://digituma.uma.pt/handle/10400.13/5396","author":[{"family":"Caldeira","given":"Francisco José Figueira Gouveia"}],"accessed":{"date-parts":[["2024",7,24]]},"issued":{"date-parts":[["2023",10,12]]}}}],"schema":"https://github.com/citation-style-language/schema/raw/master/csl-citation.json"} </w:instrText>
      </w:r>
      <w:r w:rsidR="005273AF">
        <w:fldChar w:fldCharType="separate"/>
      </w:r>
      <w:r w:rsidR="001C1256">
        <w:rPr>
          <w:noProof/>
        </w:rPr>
        <w:t>[16]</w:t>
      </w:r>
      <w:r w:rsidR="005273AF">
        <w:fldChar w:fldCharType="end"/>
      </w:r>
      <w:r w:rsidR="00B56BA6">
        <w:t>.</w:t>
      </w:r>
    </w:p>
    <w:p w14:paraId="720B3CC7" w14:textId="5FE9B8A7" w:rsidR="00616E67" w:rsidRPr="001C1256" w:rsidRDefault="00616E67" w:rsidP="003B2061">
      <w:pPr>
        <w:pStyle w:val="ListParagraph"/>
        <w:numPr>
          <w:ilvl w:val="0"/>
          <w:numId w:val="15"/>
        </w:numPr>
      </w:pPr>
      <w:r w:rsidRPr="001C1256">
        <w:rPr>
          <w:b/>
          <w:bCs/>
        </w:rPr>
        <w:t xml:space="preserve">Título: </w:t>
      </w:r>
      <w:r w:rsidRPr="001C1256">
        <w:t xml:space="preserve">GTS Front-end. </w:t>
      </w:r>
      <w:r w:rsidRPr="001C1256">
        <w:rPr>
          <w:b/>
          <w:bCs/>
        </w:rPr>
        <w:t>Orientando</w:t>
      </w:r>
      <w:r w:rsidRPr="001C1256">
        <w:t>: Maurício Camacho</w:t>
      </w:r>
      <w:r w:rsidR="001C1256" w:rsidRPr="001C1256">
        <w:t xml:space="preserve"> </w:t>
      </w:r>
      <w:r w:rsidR="001C1256" w:rsidRPr="001C1256">
        <w:fldChar w:fldCharType="begin"/>
      </w:r>
      <w:r w:rsidR="001C1256" w:rsidRPr="001C1256">
        <w:instrText xml:space="preserve"> ADDIN ZOTERO_ITEM CSL_CITATION {"citationID":"riVE041g","properties":{"formattedCitation":"[17]","plainCitation":"[17]","noteIndex":0},"citationItems":[{"id":4180,"uris":["http://zotero.org/users/1524969/items/WJV6EWCV"],"itemData":{"id":4180,"type":"thesis","abstract":"O presente relatório foi concebido no âmbito do projeto realizado na empresa Grupo ACIN,  \nnomeadamente na plataforma GTS (Global Trusted Sign) que é prestadora de serviços de  \nconfiança, para a conclusão do curso de Mestrado em Engenharia Informática, da Universidade da  \nMadeira. \nEste projeto tem com principal objetivo a reestruturação da plataforma GTS, de modo a utilizar  \ntecnologias mais recentes, adicionar novos requisitos, tal como a compra de diversos produtos em  \nsimultâneo, nomeadamente através de um carrinho de compras. Tem também o intuito de separar  \no front-end do back-end, uma vez que a plataforma antiga foi implementada seguindo uma  \nestrutura MVC, o que irá melhorar o método de desenvolvimento. \nNeste relatório irá ser abordado o processo de desenvolvimento seguido, desde a análise de  \nrequisitos, fluxogramas e protótipos, até à implementação das diversas áreas, assim como a  \nelaboração dos testes automatizados da plataforma. \nSerá também discutido o produto final implementado, assim como os constrangimentos  \nencontrados durante o desenvolvimento do mesmo e os requisitos que não foram possíveis alcançar  \natempadamente. O resultado, foi uma plataforma que permite a compra e geração de certificados  \ndigitais, que serão posteriormente utilizados para assinar digitalmente documentos.","genre":"masterThesis","language":"por","license":"openAccess","note":"Accepted: 2023-05-11T14:13:38Z","source":"digituma.uma.pt","title":"GTS Front-end","URL":"https://digituma.uma.pt/handle/10400.13/5161","author":[{"family":"Gouveia","given":"José Maurício Teixeira"}],"accessed":{"date-parts":[["2024",8,26]]},"issued":{"date-parts":[["2023",3,15]]}}}],"schema":"https://github.com/citation-style-language/schema/raw/master/csl-citation.json"} </w:instrText>
      </w:r>
      <w:r w:rsidR="001C1256" w:rsidRPr="001C1256">
        <w:fldChar w:fldCharType="separate"/>
      </w:r>
      <w:r w:rsidR="001C1256" w:rsidRPr="001C1256">
        <w:rPr>
          <w:noProof/>
        </w:rPr>
        <w:t>[17]</w:t>
      </w:r>
      <w:r w:rsidR="001C1256" w:rsidRPr="001C1256">
        <w:fldChar w:fldCharType="end"/>
      </w:r>
      <w:r w:rsidR="00B56BA6" w:rsidRPr="001C1256">
        <w:t>.</w:t>
      </w:r>
    </w:p>
    <w:p w14:paraId="3449E074" w14:textId="534722BF" w:rsidR="00AF49EB" w:rsidRPr="0091591E" w:rsidRDefault="00616E67" w:rsidP="007F4E49">
      <w:pPr>
        <w:rPr>
          <w:b/>
          <w:bCs/>
        </w:rPr>
      </w:pPr>
      <w:r w:rsidRPr="0091591E">
        <w:rPr>
          <w:b/>
          <w:bCs/>
        </w:rPr>
        <w:t xml:space="preserve">Ano letivo </w:t>
      </w:r>
      <w:r w:rsidR="00AF49EB" w:rsidRPr="0091591E">
        <w:rPr>
          <w:b/>
          <w:bCs/>
        </w:rPr>
        <w:t>22/23</w:t>
      </w:r>
    </w:p>
    <w:p w14:paraId="11348B6C" w14:textId="71A944A4" w:rsidR="00AF49EB" w:rsidRPr="003F52A1" w:rsidRDefault="00616E67" w:rsidP="003B2061">
      <w:pPr>
        <w:pStyle w:val="ListParagraph"/>
        <w:numPr>
          <w:ilvl w:val="0"/>
          <w:numId w:val="15"/>
        </w:numPr>
        <w:rPr>
          <w:lang w:val="en-US"/>
        </w:rPr>
      </w:pPr>
      <w:r w:rsidRPr="008210E4">
        <w:rPr>
          <w:b/>
          <w:bCs/>
          <w:lang w:val="en-US"/>
        </w:rPr>
        <w:t>Título</w:t>
      </w:r>
      <w:r w:rsidRPr="008210E4">
        <w:rPr>
          <w:lang w:val="en-US"/>
        </w:rPr>
        <w:t xml:space="preserve">: Rebuilding Driver Situation Awareness through the use of Augmented Reality. </w:t>
      </w:r>
      <w:r w:rsidRPr="003F52A1">
        <w:rPr>
          <w:b/>
          <w:bCs/>
          <w:lang w:val="en-US"/>
        </w:rPr>
        <w:t>Orientando</w:t>
      </w:r>
      <w:r w:rsidRPr="003F52A1">
        <w:rPr>
          <w:lang w:val="en-US"/>
        </w:rPr>
        <w:t>: Rúben Rodrigues</w:t>
      </w:r>
      <w:r w:rsidR="005273AF">
        <w:rPr>
          <w:lang w:val="en-US"/>
        </w:rPr>
        <w:t xml:space="preserve"> </w:t>
      </w:r>
      <w:r w:rsidR="005273AF">
        <w:rPr>
          <w:lang w:val="en-US"/>
        </w:rPr>
        <w:fldChar w:fldCharType="begin"/>
      </w:r>
      <w:r w:rsidR="001C1256">
        <w:rPr>
          <w:lang w:val="en-US"/>
        </w:rPr>
        <w:instrText xml:space="preserve"> ADDIN ZOTERO_ITEM CSL_CITATION {"citationID":"ObyV5xdQ","properties":{"formattedCitation":"[18]","plainCitation":"[18]","noteIndex":0},"citationItems":[{"id":4169,"uris":["http://zotero.org/users/1524969/items/TEHFDDVC"],"itemData":{"id":4169,"type":"thesis","abstract":"More and more automation is becoming available in cars with the objective of ultimately making the \ndriver just another passenger in the vehicle. However, before getting to that point, which is still very \nmuch in the distant future, any automated driving system will need to coexist with the driver, handing \nback control when the automation can not handle a situation it faces. Yet, in some situations, the driver \nmay not be fully ready to take back control of the vehicle, since one of the big benefits that automation \nin the car will bring is the possibility of undertaking more complex non-driving tasks when the automated \nsystem is driving the vehicle, which might cause a loss of situational awareness. \nSafe driving requires significant situational awareness and a control that becomes almost subcon scious to the driver when in said driving task, but if the driver is engaging in non-driving related tasks \nwhen the automation is active, he/she may lose the situational awareness needed to resume the driving \ntask. It’s with this in mind we propose two new designs of the takeover request (TOR), through the use \nof Augmented Reality (AR), to help the driver regain that situational awareness, without sacrificing the \ndriver’s recovery of the control of the vehicle. This way the driver can safely take back control, given a \nnon-critical situation that the autonomous system can not handle.","genre":"masterThesis","language":"eng","license":"openAccess","note":"Accepted: 2024-08-08T11:24:05Z","source":"digituma.uma.pt","title":"Rebuilding driver situation awareness through the use of augmented reality","URL":"https://digituma.uma.pt/handle/10400.13/5798","author":[{"family":"Rodrigues","given":"Rúben José Gouveia"}],"accessed":{"date-parts":[["2024",8,8]]},"issued":{"date-parts":[["2024",6,28]]}}}],"schema":"https://github.com/citation-style-language/schema/raw/master/csl-citation.json"} </w:instrText>
      </w:r>
      <w:r w:rsidR="005273AF">
        <w:rPr>
          <w:lang w:val="en-US"/>
        </w:rPr>
        <w:fldChar w:fldCharType="separate"/>
      </w:r>
      <w:r w:rsidR="001C1256">
        <w:rPr>
          <w:noProof/>
          <w:lang w:val="en-US"/>
        </w:rPr>
        <w:t>[18]</w:t>
      </w:r>
      <w:r w:rsidR="005273AF">
        <w:rPr>
          <w:lang w:val="en-US"/>
        </w:rPr>
        <w:fldChar w:fldCharType="end"/>
      </w:r>
      <w:r w:rsidR="00B56BA6">
        <w:rPr>
          <w:lang w:val="en-US"/>
        </w:rPr>
        <w:t>.</w:t>
      </w:r>
    </w:p>
    <w:p w14:paraId="1B6AB1C0" w14:textId="4A71325B" w:rsidR="00863B86" w:rsidRPr="00863B86" w:rsidRDefault="00616E67" w:rsidP="003B2061">
      <w:pPr>
        <w:pStyle w:val="ListParagraph"/>
        <w:numPr>
          <w:ilvl w:val="0"/>
          <w:numId w:val="15"/>
        </w:numPr>
        <w:rPr>
          <w:lang w:val="en-US"/>
        </w:rPr>
      </w:pPr>
      <w:r w:rsidRPr="008210E4">
        <w:rPr>
          <w:b/>
          <w:bCs/>
          <w:lang w:val="en-US"/>
        </w:rPr>
        <w:t xml:space="preserve">Título: </w:t>
      </w:r>
      <w:r w:rsidRPr="008210E4">
        <w:rPr>
          <w:lang w:val="en-US"/>
        </w:rPr>
        <w:t>Task Generator 2.0: leveraging pers</w:t>
      </w:r>
      <w:r w:rsidR="003F52A1">
        <w:rPr>
          <w:lang w:val="en-US"/>
        </w:rPr>
        <w:t>o</w:t>
      </w:r>
      <w:r w:rsidRPr="008210E4">
        <w:rPr>
          <w:lang w:val="en-US"/>
        </w:rPr>
        <w:t xml:space="preserve">nalized paper and pencil cognitive training to a tablet approach. </w:t>
      </w:r>
      <w:r w:rsidRPr="003F52A1">
        <w:rPr>
          <w:b/>
          <w:bCs/>
          <w:lang w:val="en-US"/>
        </w:rPr>
        <w:t>Orientando</w:t>
      </w:r>
      <w:r w:rsidRPr="003F52A1">
        <w:rPr>
          <w:lang w:val="en-US"/>
        </w:rPr>
        <w:t>: Tomás Marcos</w:t>
      </w:r>
      <w:r w:rsidR="005273AF">
        <w:rPr>
          <w:lang w:val="en-US"/>
        </w:rPr>
        <w:t xml:space="preserve"> </w:t>
      </w:r>
      <w:r w:rsidR="005273AF">
        <w:rPr>
          <w:lang w:val="en-US"/>
        </w:rPr>
        <w:fldChar w:fldCharType="begin"/>
      </w:r>
      <w:r w:rsidR="001C1256">
        <w:rPr>
          <w:lang w:val="en-US"/>
        </w:rPr>
        <w:instrText xml:space="preserve"> ADDIN ZOTERO_ITEM CSL_CITATION {"citationID":"nETs3XJO","properties":{"formattedCitation":"[19]","plainCitation":"[19]","noteIndex":0},"citationItems":[{"id":4150,"uris":["http://zotero.org/users/1524969/items/HV5BMU2U"],"itemData":{"id":4150,"type":"thesis","abstract":"As deficiências cognitivas afetam a capacidade de uma pessoa para realizar atividades diárias.\nExistem evidências que sustentam o fato de que, por meio da reabilitação, é possível mitigar os\nefeitos do declínio cognitivo. Embora abordagens tradicionais sejam amplamente aceites, tais\nintervenções são limitadas devido ao tempo e aos recursos humanos. Com os avanços na tec nologia, novas soluções surgiram no campo das intervenções cognitivas computadorizadas. O\nNeuroRehabLab Task Generator (NTG) é uma ferramenta online gratuita que gera facilmente\ntarefas em papel e lápis altamente personalizadas que abordam vários domínios cognitivos. A\ntese atual aprimora as capacidades do NTG, implementando o algoritmo de geração de tarefas\naleatórias do NTG e integrando-o em uma aplicação web. O foco da nova versão é o conteúdo in terativo, que permite aos usuários executar imediatamente as tarefas geradas, ao mesmo tempo\nem que permite aos clínicos avaliar o desempenho do paciente. Propomos uma metodologia itera tiva na qual cada tarefa presente no NTG será adaptada, testada e avaliada.","genre":"masterThesis","language":"eng","license":"openAccess","note":"Accepted: 2024-04-09T14:31:27Z","source":"digituma.uma.pt","title":"Task Generator 2.0: leveraging personalized paper and pencil cognitive training to a tablet approach","title-short":"Task Generator 2.0","URL":"https://digituma.uma.pt/handle/10400.13/5626","author":[{"family":"Marcos","given":"Tomás Francisco Andrade"}],"accessed":{"date-parts":[["2024",7,24]]},"issued":{"date-parts":[["2024",3,1]]}}}],"schema":"https://github.com/citation-style-language/schema/raw/master/csl-citation.json"} </w:instrText>
      </w:r>
      <w:r w:rsidR="005273AF">
        <w:rPr>
          <w:lang w:val="en-US"/>
        </w:rPr>
        <w:fldChar w:fldCharType="separate"/>
      </w:r>
      <w:r w:rsidR="001C1256">
        <w:rPr>
          <w:noProof/>
          <w:lang w:val="en-US"/>
        </w:rPr>
        <w:t>[19]</w:t>
      </w:r>
      <w:r w:rsidR="005273AF">
        <w:rPr>
          <w:lang w:val="en-US"/>
        </w:rPr>
        <w:fldChar w:fldCharType="end"/>
      </w:r>
      <w:r w:rsidR="00B56BA6">
        <w:rPr>
          <w:lang w:val="en-US"/>
        </w:rPr>
        <w:t>.</w:t>
      </w:r>
    </w:p>
    <w:p w14:paraId="6BE86BEC" w14:textId="32D2089A" w:rsidR="00847DE9" w:rsidRDefault="00847DE9" w:rsidP="003B2061">
      <w:pPr>
        <w:pStyle w:val="Heading2"/>
      </w:pPr>
      <w:bookmarkStart w:id="14" w:name="_Toc175736917"/>
      <w:bookmarkStart w:id="15" w:name="_Toc178169408"/>
      <w:r>
        <w:t>Notas finais</w:t>
      </w:r>
      <w:r w:rsidRPr="008754DA">
        <w:t>.</w:t>
      </w:r>
      <w:bookmarkEnd w:id="14"/>
      <w:bookmarkEnd w:id="15"/>
    </w:p>
    <w:p w14:paraId="27C05722" w14:textId="6F7F9CAE" w:rsidR="00847DE9" w:rsidRPr="00847DE9" w:rsidRDefault="00847DE9" w:rsidP="007F4E49">
      <w:r>
        <w:t>É importante referir que o período experimental em avaliação termina em Setembro de 2025. Ou seja, existirá mais um ciclo de propostas, e orientações d</w:t>
      </w:r>
      <w:r w:rsidR="00F613E6">
        <w:t xml:space="preserve">e projetos de mestrado e licenciatura não </w:t>
      </w:r>
      <w:r w:rsidR="00073F6B">
        <w:t>apresentadas</w:t>
      </w:r>
      <w:r w:rsidR="00F613E6">
        <w:t xml:space="preserve"> neste relatório. Assim, às propostas e projetos enumerados acima ficarão a faltar indicar as referentes ao ano letivo 24/25.</w:t>
      </w:r>
    </w:p>
    <w:p w14:paraId="6B51BFB0" w14:textId="77777777" w:rsidR="00220DE2" w:rsidRPr="008754DA" w:rsidRDefault="00220DE2" w:rsidP="007F4E49">
      <w:r w:rsidRPr="008754DA">
        <w:br w:type="page"/>
      </w:r>
    </w:p>
    <w:p w14:paraId="59D7127F" w14:textId="77777777" w:rsidR="00077E7C" w:rsidRPr="008754DA" w:rsidRDefault="00077E7C" w:rsidP="003B2061">
      <w:pPr>
        <w:pStyle w:val="Heading1"/>
      </w:pPr>
      <w:bookmarkStart w:id="16" w:name="_Toc175736918"/>
      <w:bookmarkStart w:id="17" w:name="_Toc178169409"/>
      <w:r w:rsidRPr="008754DA">
        <w:lastRenderedPageBreak/>
        <w:t>Atividades de investigação e valorização do conhecimento</w:t>
      </w:r>
      <w:bookmarkEnd w:id="16"/>
      <w:bookmarkEnd w:id="17"/>
      <w:r w:rsidRPr="008754DA">
        <w:t xml:space="preserve"> </w:t>
      </w:r>
    </w:p>
    <w:p w14:paraId="73BA4277" w14:textId="77777777" w:rsidR="00077E7C" w:rsidRDefault="00077E7C" w:rsidP="003B2061">
      <w:pPr>
        <w:pStyle w:val="Heading2"/>
      </w:pPr>
      <w:bookmarkStart w:id="18" w:name="_Toc175736919"/>
      <w:bookmarkStart w:id="19" w:name="_Toc178169410"/>
      <w:r w:rsidRPr="008754DA">
        <w:t>Publicar 4 artigos em conferências e 2 artigos de revistas com fator de impacto.</w:t>
      </w:r>
      <w:bookmarkEnd w:id="18"/>
      <w:bookmarkEnd w:id="19"/>
    </w:p>
    <w:p w14:paraId="436D5A19" w14:textId="27AD5D28" w:rsidR="00235ECE" w:rsidRDefault="00235ECE" w:rsidP="007F4E49">
      <w:r>
        <w:t xml:space="preserve">Durante o período em avaliação participei na escrita dos seguintes artigos </w:t>
      </w:r>
      <w:r w:rsidR="00665487">
        <w:t xml:space="preserve">em </w:t>
      </w:r>
      <w:r w:rsidR="00665487" w:rsidRPr="00665487">
        <w:rPr>
          <w:b/>
          <w:bCs/>
          <w:u w:val="single"/>
        </w:rPr>
        <w:t>revistas</w:t>
      </w:r>
      <w:r w:rsidR="00665487">
        <w:t xml:space="preserve"> internacionais com fator de impacto</w:t>
      </w:r>
      <w:r>
        <w:t>:</w:t>
      </w:r>
    </w:p>
    <w:p w14:paraId="0B4752A4" w14:textId="587D9F87" w:rsidR="00665487" w:rsidRPr="00665487" w:rsidRDefault="00665487" w:rsidP="003B2061">
      <w:pPr>
        <w:pStyle w:val="ListParagraph"/>
        <w:numPr>
          <w:ilvl w:val="0"/>
          <w:numId w:val="3"/>
        </w:numPr>
        <w:rPr>
          <w:lang w:val="en-US"/>
        </w:rPr>
      </w:pPr>
      <w:r w:rsidRPr="00665487">
        <w:rPr>
          <w:lang w:val="en-US"/>
        </w:rPr>
        <w:t>R. Torabi et al., “A global monitoring system for electricity consumption and production of household roof-top PV systems in Madeira,” Neural Comput. Appl., vol. 32, no. 20, pp. 15835–15844, Oct. 2020, doi: 10.1007/s00521-018-3832-3.</w:t>
      </w:r>
    </w:p>
    <w:p w14:paraId="4A3A20DD" w14:textId="26B82AB4" w:rsidR="00665487" w:rsidRPr="00665487" w:rsidRDefault="00665487" w:rsidP="003B2061">
      <w:pPr>
        <w:pStyle w:val="ListParagraph"/>
        <w:numPr>
          <w:ilvl w:val="0"/>
          <w:numId w:val="3"/>
        </w:numPr>
        <w:rPr>
          <w:lang w:val="en-US"/>
        </w:rPr>
      </w:pPr>
      <w:r w:rsidRPr="00665487">
        <w:rPr>
          <w:lang w:val="en-US"/>
        </w:rPr>
        <w:t>P. Pyakurel, F. Quintal, J. Auger, and J. Hanna, “Analysis of Carbon Saving by the Adoption of Electric Vehicles in a Region Where Electricity Generation is Dominated by Thermal Power Plants,” Strateg. Plan. Energy Environ., pp. 117–130, 2020, doi: 10.13052/spee1048-4236.39146.</w:t>
      </w:r>
    </w:p>
    <w:p w14:paraId="030E1753" w14:textId="77777777" w:rsidR="00665487" w:rsidRPr="00665487" w:rsidRDefault="00665487" w:rsidP="003B2061">
      <w:pPr>
        <w:pStyle w:val="ListParagraph"/>
        <w:numPr>
          <w:ilvl w:val="0"/>
          <w:numId w:val="3"/>
        </w:numPr>
        <w:rPr>
          <w:lang w:val="en-US"/>
        </w:rPr>
      </w:pPr>
      <w:r w:rsidRPr="00665487">
        <w:rPr>
          <w:lang w:val="en-US"/>
        </w:rPr>
        <w:t>J. Perez, F. Quintal, and L. Pereira, “Distributed Platform for Offline and Online EV Charging Simulation,” Electronics, vol. 12, no. 21, p. 4401, 2023.</w:t>
      </w:r>
    </w:p>
    <w:p w14:paraId="64EA13FF" w14:textId="3F058AE7" w:rsidR="00665487" w:rsidRPr="00665487" w:rsidRDefault="00665487" w:rsidP="003B2061">
      <w:pPr>
        <w:pStyle w:val="ListParagraph"/>
        <w:numPr>
          <w:ilvl w:val="0"/>
          <w:numId w:val="3"/>
        </w:numPr>
        <w:rPr>
          <w:lang w:val="en-US"/>
        </w:rPr>
      </w:pPr>
      <w:r w:rsidRPr="00665487">
        <w:rPr>
          <w:lang w:val="en-US"/>
        </w:rPr>
        <w:t>F. Quintal, D. Garigali, D. Vasconcelos, J. Cavaleiro, W. Santos, and L. Pereira, “Energy Monitoring in the Wild: Platform Development and Lessons Learned from a Real-World Demonstrator,” Energies, vol. 14, no. 18, Art. no. 18, Jan. 2021, doi: 10.3390/en14185786.</w:t>
      </w:r>
    </w:p>
    <w:p w14:paraId="1788B893" w14:textId="5A1BC171" w:rsidR="00665487" w:rsidRPr="00665487" w:rsidRDefault="00665487" w:rsidP="003B2061">
      <w:pPr>
        <w:pStyle w:val="ListParagraph"/>
        <w:numPr>
          <w:ilvl w:val="0"/>
          <w:numId w:val="3"/>
        </w:numPr>
        <w:rPr>
          <w:lang w:val="en-US"/>
        </w:rPr>
      </w:pPr>
      <w:r w:rsidRPr="00665487">
        <w:rPr>
          <w:lang w:val="en-US"/>
        </w:rPr>
        <w:t>F. Quintal and M. Lima, “HapWheel: In-Car Infotainment System Feedback Using Haptic and Hovering Techniques,” IEEE Trans. Haptics, pp. 1–1, 2021, doi: 10.1109/TOH.2021.3095763.</w:t>
      </w:r>
    </w:p>
    <w:p w14:paraId="45CB10BA" w14:textId="58BCBC9F" w:rsidR="00665487" w:rsidRDefault="00665487" w:rsidP="003B2061">
      <w:pPr>
        <w:pStyle w:val="ListParagraph"/>
        <w:numPr>
          <w:ilvl w:val="0"/>
          <w:numId w:val="3"/>
        </w:numPr>
        <w:rPr>
          <w:lang w:val="en-US"/>
        </w:rPr>
      </w:pPr>
      <w:r w:rsidRPr="00665487">
        <w:rPr>
          <w:lang w:val="en-US"/>
        </w:rPr>
        <w:t>F. Quintal, “Energy Monitoring Technologies,” Energies, vol. 15, no. 16, Art. no. 16, Jan. 2022, doi: 10.3390/en15165820. (</w:t>
      </w:r>
      <w:r w:rsidRPr="00665487">
        <w:rPr>
          <w:i/>
          <w:iCs/>
          <w:lang w:val="en-US"/>
        </w:rPr>
        <w:t>Editorial</w:t>
      </w:r>
      <w:r w:rsidRPr="00665487">
        <w:rPr>
          <w:lang w:val="en-US"/>
        </w:rPr>
        <w:t>)</w:t>
      </w:r>
    </w:p>
    <w:p w14:paraId="433DD974" w14:textId="19C100C9" w:rsidR="00665487" w:rsidRPr="00665487" w:rsidRDefault="00665487" w:rsidP="007F4E49">
      <w:r w:rsidRPr="00665487">
        <w:t xml:space="preserve">Durante o período em avaliação participei na escrita dos seguintes artigos em </w:t>
      </w:r>
      <w:r w:rsidRPr="00665487">
        <w:rPr>
          <w:b/>
          <w:bCs/>
          <w:u w:val="single"/>
        </w:rPr>
        <w:t>conferências</w:t>
      </w:r>
      <w:r w:rsidRPr="00665487">
        <w:t xml:space="preserve"> internacionais com fator de impacto:</w:t>
      </w:r>
    </w:p>
    <w:p w14:paraId="330B9C79" w14:textId="2C914E07" w:rsidR="00665487" w:rsidRPr="00665487" w:rsidRDefault="00665487" w:rsidP="003B2061">
      <w:pPr>
        <w:pStyle w:val="ListParagraph"/>
        <w:numPr>
          <w:ilvl w:val="0"/>
          <w:numId w:val="3"/>
        </w:numPr>
        <w:rPr>
          <w:lang w:val="en-US"/>
        </w:rPr>
      </w:pPr>
      <w:r w:rsidRPr="00665487">
        <w:rPr>
          <w:lang w:val="en-US"/>
        </w:rPr>
        <w:t>M. Barreto, D. Casado Mansilla, A. Esteves, and F. Quintal, Designing Smart Plugs for Interactivity and Energy Sustainability via a Survey and Thematic Analysis. 2022, p. 12. doi: 10.1145/3546155.3546681.</w:t>
      </w:r>
    </w:p>
    <w:p w14:paraId="0B712C3A" w14:textId="212ACC2E" w:rsidR="00665487" w:rsidRPr="00665487" w:rsidRDefault="00665487" w:rsidP="003B2061">
      <w:pPr>
        <w:pStyle w:val="ListParagraph"/>
        <w:numPr>
          <w:ilvl w:val="0"/>
          <w:numId w:val="3"/>
        </w:numPr>
        <w:rPr>
          <w:lang w:val="en-US"/>
        </w:rPr>
      </w:pPr>
      <w:r w:rsidRPr="00665487">
        <w:rPr>
          <w:lang w:val="en-US"/>
        </w:rPr>
        <w:t>D. Casado-Mansilla, “Thinking about Eco-feedback and Smart Plugs via a Survey and Thematic Analysis.,” 2022, [Online]. Available: http://ceur-ws.org/Vol-3328/paper2.pdf</w:t>
      </w:r>
    </w:p>
    <w:p w14:paraId="0FBA7335" w14:textId="30D5449B" w:rsidR="00665487" w:rsidRDefault="00665487" w:rsidP="003B2061">
      <w:pPr>
        <w:pStyle w:val="ListParagraph"/>
        <w:numPr>
          <w:ilvl w:val="0"/>
          <w:numId w:val="3"/>
        </w:numPr>
        <w:rPr>
          <w:lang w:val="en-US"/>
        </w:rPr>
      </w:pPr>
      <w:r w:rsidRPr="00665487">
        <w:rPr>
          <w:lang w:val="en-US"/>
        </w:rPr>
        <w:t>D. Aveiro, V. Freitas, E. Cunha, F. Quintal, and Y. Almeida, “Traditional vs. low-code development: comparing needed effort and system complexity in the NexusBRaNT experiment,” in 2023 IEEE 25th Conference on Business Informatics (CBI), IEEE, 2023, pp. 1–10. Accessed: Jul. 24, 2024. [Online]. Available: https://ieeexplore.ieee.org/abstract/document/10187470/</w:t>
      </w:r>
    </w:p>
    <w:p w14:paraId="535FB7DB" w14:textId="6AC0E33B" w:rsidR="00E56853" w:rsidRPr="00E56853" w:rsidRDefault="00E56853" w:rsidP="003B2061">
      <w:pPr>
        <w:pStyle w:val="ListParagraph"/>
        <w:numPr>
          <w:ilvl w:val="0"/>
          <w:numId w:val="3"/>
        </w:numPr>
        <w:rPr>
          <w:lang w:val="en-US"/>
        </w:rPr>
      </w:pPr>
      <w:r w:rsidRPr="00E56853">
        <w:rPr>
          <w:lang w:val="en-US"/>
        </w:rPr>
        <w:t>T. Marcos, A.L. Faria Task, S.B. Badia, F. Quintal</w:t>
      </w:r>
      <w:r>
        <w:rPr>
          <w:lang w:val="en-US"/>
        </w:rPr>
        <w:t>,</w:t>
      </w:r>
      <w:r w:rsidRPr="00E56853">
        <w:rPr>
          <w:lang w:val="en-US"/>
        </w:rPr>
        <w:t xml:space="preserve"> </w:t>
      </w:r>
      <w:r>
        <w:rPr>
          <w:lang w:val="en-US"/>
        </w:rPr>
        <w:t>“</w:t>
      </w:r>
      <w:r w:rsidRPr="00E56853">
        <w:rPr>
          <w:lang w:val="en-US"/>
        </w:rPr>
        <w:t>Tas</w:t>
      </w:r>
      <w:r>
        <w:rPr>
          <w:lang w:val="en-US"/>
        </w:rPr>
        <w:t>k</w:t>
      </w:r>
      <w:r w:rsidRPr="00E56853">
        <w:rPr>
          <w:lang w:val="en-US"/>
        </w:rPr>
        <w:t xml:space="preserve"> Generator 2.0: Integrating Interactive Technology with Personalized Task Generation</w:t>
      </w:r>
      <w:r>
        <w:rPr>
          <w:lang w:val="en-US"/>
        </w:rPr>
        <w:t xml:space="preserve">”, 2024, </w:t>
      </w:r>
      <w:r w:rsidRPr="00E56853">
        <w:rPr>
          <w:lang w:val="en-US"/>
        </w:rPr>
        <w:t>12th International Conference on Serious Games and Applications for Health</w:t>
      </w:r>
      <w:r>
        <w:rPr>
          <w:lang w:val="en-US"/>
        </w:rPr>
        <w:t>, (</w:t>
      </w:r>
      <w:r w:rsidRPr="00A154D6">
        <w:rPr>
          <w:i/>
          <w:iCs/>
          <w:lang w:val="en-US"/>
        </w:rPr>
        <w:t>Poster</w:t>
      </w:r>
      <w:r>
        <w:rPr>
          <w:lang w:val="en-US"/>
        </w:rPr>
        <w:t>)</w:t>
      </w:r>
    </w:p>
    <w:p w14:paraId="380EDC42" w14:textId="77777777" w:rsidR="00077E7C" w:rsidRDefault="00077E7C" w:rsidP="003B2061">
      <w:pPr>
        <w:pStyle w:val="Heading2"/>
      </w:pPr>
      <w:bookmarkStart w:id="20" w:name="_Toc175736920"/>
      <w:bookmarkStart w:id="21" w:name="_Toc178169411"/>
      <w:r w:rsidRPr="008754DA">
        <w:lastRenderedPageBreak/>
        <w:t>Participar na submissão de 4 projetos de investigação com financiamento nacional ou internacional.</w:t>
      </w:r>
      <w:bookmarkEnd w:id="20"/>
      <w:bookmarkEnd w:id="21"/>
    </w:p>
    <w:p w14:paraId="04B39021" w14:textId="4FCCB57B" w:rsidR="008033BF" w:rsidRPr="00A463CD" w:rsidRDefault="008033BF" w:rsidP="007F4E49">
      <w:r>
        <w:t xml:space="preserve">Durante o período em avaliação participei na escrita das seguintes propostas de projetos de financiamento. </w:t>
      </w:r>
      <w:r w:rsidR="00A154D6">
        <w:t>Destes</w:t>
      </w:r>
      <w:r>
        <w:t xml:space="preserve"> projetos, apenas os projetos </w:t>
      </w:r>
      <w:r w:rsidR="00E5562A" w:rsidRPr="00F80DE5">
        <w:rPr>
          <w:i/>
          <w:iCs/>
          <w:u w:val="single"/>
        </w:rPr>
        <w:t>Smart Islands Hub</w:t>
      </w:r>
      <w:r w:rsidR="00E5562A" w:rsidRPr="00E5562A">
        <w:rPr>
          <w:i/>
          <w:iCs/>
        </w:rPr>
        <w:t xml:space="preserve"> </w:t>
      </w:r>
      <w:r>
        <w:t xml:space="preserve">e </w:t>
      </w:r>
      <w:r w:rsidR="00E5562A" w:rsidRPr="00F80DE5">
        <w:rPr>
          <w:i/>
          <w:iCs/>
          <w:u w:val="single"/>
        </w:rPr>
        <w:t>SANFISH</w:t>
      </w:r>
      <w:r w:rsidR="00E5562A">
        <w:t xml:space="preserve"> </w:t>
      </w:r>
      <w:r>
        <w:t>foram financiados</w:t>
      </w:r>
      <w:r w:rsidR="00E5562A">
        <w:t>, e estão neste momento em execução</w:t>
      </w:r>
      <w:r>
        <w:t>.</w:t>
      </w:r>
      <w:r w:rsidR="00A154D6">
        <w:t xml:space="preserve"> Abaixo apresento um pequeno sumário dos objetivos de cada projeto</w:t>
      </w:r>
      <w:r w:rsidR="00A463CD">
        <w:t xml:space="preserve">, a totalidade das propostas com informações relativas aos Pacotes de Trabalho e Financiamento </w:t>
      </w:r>
      <w:r w:rsidR="00516F89">
        <w:t xml:space="preserve">poderá ser consultada no site de suporte a este relatório, na secção </w:t>
      </w:r>
      <w:r w:rsidR="00516F89" w:rsidRPr="00516F89">
        <w:t>Propostas de projetos científico</w:t>
      </w:r>
      <w:r w:rsidR="00516F89">
        <w:t xml:space="preserve"> </w:t>
      </w:r>
      <w:r w:rsidR="00516F89">
        <w:fldChar w:fldCharType="begin"/>
      </w:r>
      <w:r w:rsidR="00516F89">
        <w:instrText xml:space="preserve"> ADDIN ZOTERO_ITEM CSL_CITATION {"citationID":"M7tBfjWG","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516F89">
        <w:fldChar w:fldCharType="separate"/>
      </w:r>
      <w:r w:rsidR="00516F89">
        <w:rPr>
          <w:noProof/>
        </w:rPr>
        <w:t>[1]</w:t>
      </w:r>
      <w:r w:rsidR="00516F89">
        <w:fldChar w:fldCharType="end"/>
      </w:r>
      <w:r w:rsidR="00A463CD">
        <w:t>.</w:t>
      </w:r>
    </w:p>
    <w:p w14:paraId="4590BA70" w14:textId="33275D5C" w:rsidR="008033BF" w:rsidRPr="003B2061" w:rsidRDefault="008033BF" w:rsidP="003B2061">
      <w:pPr>
        <w:pStyle w:val="ListParagraph"/>
        <w:numPr>
          <w:ilvl w:val="0"/>
          <w:numId w:val="13"/>
        </w:numPr>
        <w:rPr>
          <w:b/>
          <w:bCs/>
          <w:lang w:val="en-US"/>
        </w:rPr>
      </w:pPr>
      <w:r w:rsidRPr="003B2061">
        <w:rPr>
          <w:b/>
          <w:bCs/>
          <w:lang w:val="en-US"/>
        </w:rPr>
        <w:t>Consumer mobIlizatioN for Energy Services that Increase System flexibility (</w:t>
      </w:r>
      <w:r w:rsidR="00693263" w:rsidRPr="003B2061">
        <w:rPr>
          <w:b/>
          <w:bCs/>
          <w:lang w:val="en-US"/>
        </w:rPr>
        <w:t xml:space="preserve">HORIZON-CL5-2021-D3-02, </w:t>
      </w:r>
      <w:r w:rsidR="00E5562A" w:rsidRPr="003B2061">
        <w:rPr>
          <w:b/>
          <w:bCs/>
          <w:lang w:val="en-US"/>
        </w:rPr>
        <w:t>proposta</w:t>
      </w:r>
      <w:r w:rsidR="00693263" w:rsidRPr="003B2061">
        <w:rPr>
          <w:b/>
          <w:bCs/>
          <w:lang w:val="en-US"/>
        </w:rPr>
        <w:t xml:space="preserve"> 101075687</w:t>
      </w:r>
      <w:r w:rsidRPr="003B2061">
        <w:rPr>
          <w:b/>
          <w:bCs/>
          <w:lang w:val="en-US"/>
        </w:rPr>
        <w:t>)</w:t>
      </w:r>
    </w:p>
    <w:p w14:paraId="0751F634" w14:textId="53C0D37D" w:rsidR="00001448" w:rsidRPr="003725FB" w:rsidRDefault="00001448" w:rsidP="007F4E49">
      <w:r w:rsidRPr="003725FB">
        <w:t>O projeto CINESIS propôs uma plataforma interoperável de ferramentas que desbloquearam o potencial de flexibilidade entre vetores dos consumidores para fornecer serviços de energia/flexibilidade às DSO e TSO. Estes serviços e a Plataforma CINESIS seriam testados em 7 locais de demonstração, envolvendo tanto TSO como DSO. As ferramentas integradas na Plataforma CINESIS, permitiriam os serviços de flexibilidade CINESIS que já estavam a ser desenvolvidas em projetos de inovação nacionais e internacionais e, principalmente: (i) promover cenários orientados por dados para envolver os consumidores na prestação de serviços de energia, valorizando as capacidades de flexibilidade dos seus ativos multi-vetores, em coordenação com vários atores na cadeia de valor; (ii) incentivar a abordagem de agrupamento de setores de uso final nas redes de energia locais como um novo "recurso" para a prestação de flexibilidade; (iii) construir com base numa abordagem orientada para o cliente, para modelos de negócio e de mercado que estão explicitamente ligados aos mercados grossistas de energia, de modo a incentivar os cidadãos como participantes ativos no mercado de energia; e (iv) influenciar fortemente a gestão do sistema até ao nível das DSO e TSO, adiando investimentos em infraestruturas convencionais.</w:t>
      </w:r>
    </w:p>
    <w:p w14:paraId="14887D28" w14:textId="1DAAFD40" w:rsidR="008033BF" w:rsidRPr="003B2061" w:rsidRDefault="00454C6B" w:rsidP="003B2061">
      <w:pPr>
        <w:pStyle w:val="ListParagraph"/>
        <w:numPr>
          <w:ilvl w:val="0"/>
          <w:numId w:val="13"/>
        </w:numPr>
        <w:rPr>
          <w:b/>
          <w:bCs/>
        </w:rPr>
      </w:pPr>
      <w:r w:rsidRPr="003B2061">
        <w:rPr>
          <w:b/>
          <w:bCs/>
        </w:rPr>
        <w:t xml:space="preserve">EyeMax- Solução Revolucionária Online para Simular Cirurgia Ocular </w:t>
      </w:r>
      <w:r w:rsidR="008033BF" w:rsidRPr="003B2061">
        <w:rPr>
          <w:b/>
          <w:bCs/>
        </w:rPr>
        <w:t>(</w:t>
      </w:r>
      <w:r w:rsidR="00E5562A" w:rsidRPr="003B2061">
        <w:rPr>
          <w:b/>
          <w:bCs/>
        </w:rPr>
        <w:t>PROciência 2020 – Copromoção, proposta M1420-47-2020-21</w:t>
      </w:r>
      <w:r w:rsidR="008033BF" w:rsidRPr="003B2061">
        <w:rPr>
          <w:b/>
          <w:bCs/>
        </w:rPr>
        <w:t>)</w:t>
      </w:r>
    </w:p>
    <w:p w14:paraId="27FFB816" w14:textId="77777777" w:rsidR="00EF2A3C" w:rsidRPr="00EF2A3C" w:rsidRDefault="00EF2A3C" w:rsidP="007F4E49">
      <w:r w:rsidRPr="00EF2A3C">
        <w:t>O principal objetivo deste projeto é desenvolver um protótipo baseado na cloud, acessível a qualquer profissional inexperiente através da internet. Após configurar o sistema, o utilizador poderá realizar uma cirurgia simulada, sendo o foco do projeto as cirurgias de catarata e vítreo. Pretende-se desenvolver vários componentes baseados na cloud, como a modelagem de colisão, que envolve tecidos e ferramentas, a modelagem geométrica dinâmica, responsável por simular rasgos e fragmentações, e o motor gráfico para o sistema. Para implementar estes subsistemas, será necessário desenvolver um simulador interativo do Sistema Visual Humano (HVS) e uma plataforma virtual de cirurgia ocular, capaz de se conectar ao simulador HVS para realizar as simulações cirúrgicas. Adicionalmente, serão criadas interfaces de utilizador destinadas a estudantes, instrutores e administradores, assim como algoritmos de relatórios que servirão estas mesmas categorias.</w:t>
      </w:r>
    </w:p>
    <w:p w14:paraId="1845E7A8" w14:textId="0786FDEA" w:rsidR="00EF2A3C" w:rsidRPr="00EF2A3C" w:rsidRDefault="00EF2A3C" w:rsidP="007F4E49">
      <w:r w:rsidRPr="00EF2A3C">
        <w:t xml:space="preserve">A integração de todos estes componentes permitirá </w:t>
      </w:r>
      <w:r w:rsidR="009C0B6A">
        <w:t>a</w:t>
      </w:r>
      <w:r w:rsidRPr="00EF2A3C">
        <w:t xml:space="preserve"> empresa</w:t>
      </w:r>
      <w:r w:rsidR="009C0B6A">
        <w:t>s</w:t>
      </w:r>
      <w:r w:rsidRPr="00EF2A3C">
        <w:t xml:space="preserve"> adicionar facilmente outras cirurgias e materiais de formação, bastando definir a configuração adequada. O principal objetivo </w:t>
      </w:r>
      <w:r w:rsidRPr="00EF2A3C">
        <w:lastRenderedPageBreak/>
        <w:t>é criar um ecossistema integrado para treino e qualificação em cirurgias oculares, sem necessidade de adquirir hardware dispendioso, garantindo ainda o fácil acesso ao software de formação necessário. Os clientes poderão aceder ao simulador de cirurgia ocular de forma rápida e eficiente através de um navegador web, utilizando um computador pessoal.</w:t>
      </w:r>
    </w:p>
    <w:p w14:paraId="5C55F34D" w14:textId="593423D1" w:rsidR="00454C6B" w:rsidRPr="003B2061" w:rsidRDefault="00454C6B" w:rsidP="003B2061">
      <w:pPr>
        <w:pStyle w:val="ListParagraph"/>
        <w:numPr>
          <w:ilvl w:val="0"/>
          <w:numId w:val="13"/>
        </w:numPr>
        <w:rPr>
          <w:b/>
          <w:bCs/>
          <w:lang w:val="en-US"/>
        </w:rPr>
      </w:pPr>
      <w:r w:rsidRPr="003B2061">
        <w:rPr>
          <w:b/>
          <w:bCs/>
          <w:lang w:val="en-US"/>
        </w:rPr>
        <w:t>Micro and Small Scale Hydropower for clean sustained energy in Atlantic islands/isolated areas (InterReg Atlantic Area</w:t>
      </w:r>
      <w:r w:rsidR="00E5562A" w:rsidRPr="003B2061">
        <w:rPr>
          <w:b/>
          <w:bCs/>
          <w:lang w:val="en-US"/>
        </w:rPr>
        <w:t>, proposta EAPA_0060/2022</w:t>
      </w:r>
      <w:r w:rsidRPr="003B2061">
        <w:rPr>
          <w:b/>
          <w:bCs/>
          <w:lang w:val="en-US"/>
        </w:rPr>
        <w:t>)</w:t>
      </w:r>
    </w:p>
    <w:p w14:paraId="003A8FFD" w14:textId="70D1696B" w:rsidR="003725FB" w:rsidRDefault="003725FB" w:rsidP="007F4E49">
      <w:r>
        <w:t xml:space="preserve">A maioria das ilhas que estão longe do continente, assim como outras áreas isoladas, dependem fortemente das importações de combustíveis fósseis para transportes e geração de energia, o que leva a elevados custos de abastecimento e a vários impactos ambientais negativos. A utilização de fontes de energia locais pode mitigar o consumo de combustíveis fósseis e reduzir a vulnerabilidade dessas regiões. No entanto, a elevada intermitência das Fontes de Energia Renovável atrasa o avanço para territórios baseados em 100% de energia renovável. É por isso que os sistemas de armazenamento desempenham um papel crucial na transição energética das ilhas e áreas periféricas, melhorando tanto a penetração de energias renováveis como a fiabilidade do fornecimento elétrico. Ao armazenar energia potencial na água, podemos reduzir a necessidade de baterias, que são uma fonte de dificuldades em instalações solares/renováveis, principalmente devido ao seu alto custo. O projeto propôs utilizar Inteligência Artificial (IA) para otimizar entre os diferentes usos da água e gerir o armazenamento e outras fontes de energia renovável. </w:t>
      </w:r>
    </w:p>
    <w:p w14:paraId="42BB44DF" w14:textId="01A87526" w:rsidR="00321D86" w:rsidRPr="003B2061" w:rsidRDefault="00321D86" w:rsidP="003B2061">
      <w:pPr>
        <w:pStyle w:val="ListParagraph"/>
        <w:numPr>
          <w:ilvl w:val="0"/>
          <w:numId w:val="13"/>
        </w:numPr>
        <w:rPr>
          <w:b/>
          <w:bCs/>
          <w:lang w:val="en-US"/>
        </w:rPr>
      </w:pPr>
      <w:r w:rsidRPr="003B2061">
        <w:rPr>
          <w:b/>
          <w:bCs/>
          <w:lang w:val="en-US"/>
        </w:rPr>
        <w:t>Smart Islands Hub (DIGITAL-2021-EDIH-INITIAL-01 — Initial Network of European Digital Innovation Hubs 101083477 — SIH)</w:t>
      </w:r>
    </w:p>
    <w:p w14:paraId="0202DBEA" w14:textId="101F9770" w:rsidR="00321D86" w:rsidRPr="00321D86" w:rsidRDefault="00321D86" w:rsidP="007F4E49">
      <w:r w:rsidRPr="0042774A">
        <w:t>O Smart Islands Hub (SIH) é um esforço estratégico, oficialmente apoiado pelo Governo Regional, para acelerar a transição Digital e Verde da Região Autónoma da Madeira. O consórcio une organizações fundamentais do ecossistema de I&amp;D, Inovação e negócios: ARDITI (coordenadora), a Universidade da Madeira, Startup Madeira, ACIF, Universidade NOVA de Lisboa, Smart Energy Lab, Cecolab e Uninova. O SIH conta também com o apoio de</w:t>
      </w:r>
      <w:r>
        <w:t xml:space="preserve"> outras</w:t>
      </w:r>
      <w:r w:rsidRPr="0042774A">
        <w:t xml:space="preserve"> partes interessadas estratégicas, na forma de instituições públicas, prestadores de serviços locais e todas as Câmaras Municipais da Madeira.</w:t>
      </w:r>
      <w:r>
        <w:t xml:space="preserve"> </w:t>
      </w:r>
      <w:r w:rsidRPr="0042774A">
        <w:t>O SIH irá fornecer soluções que ajudarão as PME, pequenas mid</w:t>
      </w:r>
      <w:r>
        <w:t>-</w:t>
      </w:r>
      <w:r w:rsidRPr="0042774A">
        <w:t xml:space="preserve">caps e organizações do setor público na sua transformação digital e verde, promovendo o desenvolvimento de capacidades e a inclusão digital na população da Região. Os nossos serviços estarão disponíveis para regiões e economias pequenas semelhantes que, </w:t>
      </w:r>
      <w:r>
        <w:t>tal como a Madeira</w:t>
      </w:r>
      <w:r w:rsidRPr="0042774A">
        <w:t>, estão totalmente comprometidas com o desenvolvimento sustentável e a qualidade de vida dos seus cidadãos.</w:t>
      </w:r>
    </w:p>
    <w:p w14:paraId="59965BFC" w14:textId="44EE6676" w:rsidR="008033BF" w:rsidRPr="003B2061" w:rsidRDefault="0057076E" w:rsidP="003B2061">
      <w:pPr>
        <w:pStyle w:val="ListParagraph"/>
        <w:numPr>
          <w:ilvl w:val="0"/>
          <w:numId w:val="13"/>
        </w:numPr>
        <w:rPr>
          <w:b/>
          <w:bCs/>
        </w:rPr>
      </w:pPr>
      <w:r w:rsidRPr="003B2061">
        <w:rPr>
          <w:b/>
          <w:bCs/>
        </w:rPr>
        <w:t>Cooperación e investigación para la mejora de la producción, comercialización y seguridad alimentaria de los productos de la pesca y la acuicultura en la región Macaronésica y los Terceros países. (SANFISH, MAC 2021-2027</w:t>
      </w:r>
      <w:r w:rsidR="00E5562A" w:rsidRPr="003B2061">
        <w:rPr>
          <w:b/>
          <w:bCs/>
        </w:rPr>
        <w:t xml:space="preserve"> Coperación Territorial, proposta 1/MAC/1/1.1/0087</w:t>
      </w:r>
      <w:r w:rsidRPr="003B2061">
        <w:rPr>
          <w:b/>
          <w:bCs/>
        </w:rPr>
        <w:t>)</w:t>
      </w:r>
    </w:p>
    <w:p w14:paraId="65863A5D" w14:textId="4D3C9627" w:rsidR="0042774A" w:rsidRPr="003725FB" w:rsidRDefault="0042774A" w:rsidP="007F4E49">
      <w:r>
        <w:t xml:space="preserve">As alterações no meio marinho decorrentes dos efeitos das mudanças climáticas apresentam novos desafios para o setor da pesca e aquicultura, como o surgimento de processos patológicos que </w:t>
      </w:r>
      <w:r>
        <w:lastRenderedPageBreak/>
        <w:t>afetam a saúde humana. A sua identificação através de métodos analíticos adaptados e o trabalho em rede para a sua deteção precoce são fundamentais num mercado global. Para favorecer a resiliência do setor e a qualidade higiénico-sanitária dos produtos que chegam aos consumidores, ao mesmo tempo que se melhoram os sistemas de inspeção e as técnicas de deteção de possíveis agentes patogénicos ou biotoxinas, torna-se necessário um trabalho de melhoria das capacidades de produção e comercialização, incidindo desta forma em toda a cadeia de valor dos produtos da pesca e da aquicultura. Para isso, propõe-se uma intervenção em 3 níveis: 1-Cooperação e Investigação científica. Focando-se no fortalecimento da cooperação regional entre os diferentes países, melhorando assim a investigação e o controlo da qualidade sanitária dos produtos pesqueiros e aquícolas; 2-Melhoria da cadeia de valor. Centrada na cadeia de valor do produto, desde a sua pesca ou produção aquícola (ação piloto) até à sua comercialização nos mercados locais. 3-Transferência de conhecimentos científicos e técnicos adquiridos e gerados pela Rede.</w:t>
      </w:r>
    </w:p>
    <w:p w14:paraId="4D5FEA15" w14:textId="0C66AA0D" w:rsidR="00077E7C" w:rsidRDefault="00077E7C" w:rsidP="003B2061">
      <w:pPr>
        <w:pStyle w:val="Heading2"/>
      </w:pPr>
      <w:bookmarkStart w:id="22" w:name="_Toc175736921"/>
      <w:bookmarkStart w:id="23" w:name="_Toc178169412"/>
      <w:r w:rsidRPr="008754DA">
        <w:t>Participar na organização de 3 conferências.</w:t>
      </w:r>
      <w:bookmarkEnd w:id="22"/>
      <w:bookmarkEnd w:id="23"/>
    </w:p>
    <w:p w14:paraId="40F05053" w14:textId="7DA61497" w:rsidR="00364DA5" w:rsidRPr="00F134BA" w:rsidRDefault="00364DA5" w:rsidP="007F4E49">
      <w:r w:rsidRPr="00364DA5">
        <w:t xml:space="preserve">Durante o período em avaliação participei na </w:t>
      </w:r>
      <w:r>
        <w:t>organização das seguintes conferências</w:t>
      </w:r>
      <w:r w:rsidR="00F134BA">
        <w:t xml:space="preserve">, as minhas tarefas como membro do </w:t>
      </w:r>
      <w:r w:rsidR="00F134BA">
        <w:rPr>
          <w:i/>
          <w:iCs/>
        </w:rPr>
        <w:t xml:space="preserve">Program Commitee, </w:t>
      </w:r>
      <w:r w:rsidR="00F134BA">
        <w:t xml:space="preserve">incluíram </w:t>
      </w:r>
      <w:r w:rsidR="00F134BA" w:rsidRPr="00F134BA">
        <w:t>avaliar submissões de artigos, ajudar na seleção e organização do conteúdo científico da conferência, garantindo a qualidade dos trabalhos apresentados</w:t>
      </w:r>
      <w:r w:rsidR="00F134BA">
        <w:t xml:space="preserve">. Como </w:t>
      </w:r>
      <w:r w:rsidR="00F134BA">
        <w:rPr>
          <w:i/>
          <w:iCs/>
        </w:rPr>
        <w:t xml:space="preserve">Local Organizer, </w:t>
      </w:r>
      <w:r w:rsidR="00F134BA">
        <w:t xml:space="preserve">ajudei na </w:t>
      </w:r>
      <w:r w:rsidR="00F134BA" w:rsidRPr="00F134BA">
        <w:t>logística da conferência, incluindo a organização do local, acomodação</w:t>
      </w:r>
      <w:r w:rsidR="009C0B6A">
        <w:t xml:space="preserve">, </w:t>
      </w:r>
      <w:r w:rsidR="00F134BA" w:rsidRPr="00F134BA">
        <w:t>transporte,</w:t>
      </w:r>
      <w:r w:rsidR="009C0B6A">
        <w:t xml:space="preserve"> e</w:t>
      </w:r>
      <w:r w:rsidR="00F134BA" w:rsidRPr="00F134BA">
        <w:t xml:space="preserve"> suporte aos participantes. </w:t>
      </w:r>
    </w:p>
    <w:p w14:paraId="4489E468" w14:textId="7AB998FB" w:rsidR="00364DA5" w:rsidRPr="0043155F" w:rsidRDefault="0043155F" w:rsidP="003B2061">
      <w:pPr>
        <w:pStyle w:val="ListParagraph"/>
        <w:numPr>
          <w:ilvl w:val="0"/>
          <w:numId w:val="4"/>
        </w:numPr>
        <w:rPr>
          <w:lang w:val="en-US"/>
        </w:rPr>
      </w:pPr>
      <w:r w:rsidRPr="0043155F">
        <w:rPr>
          <w:lang w:val="en-US"/>
        </w:rPr>
        <w:t>ACM 3rd International Conference on Information Technology for Social Good (GoodIT 2023)</w:t>
      </w:r>
      <w:r w:rsidR="00710D19" w:rsidRPr="0043155F">
        <w:rPr>
          <w:lang w:val="en-US"/>
        </w:rPr>
        <w:t xml:space="preserve"> - Program </w:t>
      </w:r>
      <w:r w:rsidR="00F134BA" w:rsidRPr="0043155F">
        <w:rPr>
          <w:lang w:val="en-US"/>
        </w:rPr>
        <w:t>Committee</w:t>
      </w:r>
    </w:p>
    <w:p w14:paraId="30EFF25B" w14:textId="41095E17" w:rsidR="00710D19" w:rsidRDefault="0043155F" w:rsidP="003B2061">
      <w:pPr>
        <w:pStyle w:val="ListParagraph"/>
        <w:numPr>
          <w:ilvl w:val="0"/>
          <w:numId w:val="4"/>
        </w:numPr>
        <w:rPr>
          <w:lang w:val="en-US"/>
        </w:rPr>
      </w:pPr>
      <w:r w:rsidRPr="0043155F">
        <w:rPr>
          <w:lang w:val="en-US"/>
        </w:rPr>
        <w:t>Local Organizing Committee</w:t>
      </w:r>
      <w:r>
        <w:rPr>
          <w:lang w:val="en-US"/>
        </w:rPr>
        <w:t xml:space="preserve"> - </w:t>
      </w:r>
      <w:r w:rsidRPr="0043155F">
        <w:rPr>
          <w:lang w:val="en-US"/>
        </w:rPr>
        <w:t>BRAON 24 - 6th Madeira Workshop on Belief Revision, Argumentation, Ontologies, and Norms</w:t>
      </w:r>
    </w:p>
    <w:p w14:paraId="75D2734F" w14:textId="2C866591" w:rsidR="0043155F" w:rsidRDefault="0043155F" w:rsidP="007F4E49">
      <w:r w:rsidRPr="0043155F">
        <w:t xml:space="preserve">Para </w:t>
      </w:r>
      <w:r w:rsidR="0002512F" w:rsidRPr="0043155F">
        <w:t>além desta participação direta</w:t>
      </w:r>
      <w:r w:rsidRPr="0043155F">
        <w:t xml:space="preserve"> na organização d</w:t>
      </w:r>
      <w:r>
        <w:t xml:space="preserve">e conferências participei também na edição, como </w:t>
      </w:r>
      <w:r>
        <w:rPr>
          <w:i/>
          <w:iCs/>
        </w:rPr>
        <w:t>guest editor</w:t>
      </w:r>
      <w:r>
        <w:t xml:space="preserve"> de um </w:t>
      </w:r>
      <w:r w:rsidRPr="0043155F">
        <w:rPr>
          <w:i/>
          <w:iCs/>
        </w:rPr>
        <w:t>special issue</w:t>
      </w:r>
      <w:r>
        <w:t xml:space="preserve"> da revista Energies. Este </w:t>
      </w:r>
      <w:r w:rsidRPr="0043155F">
        <w:rPr>
          <w:i/>
          <w:iCs/>
        </w:rPr>
        <w:t>special issue</w:t>
      </w:r>
      <w:r>
        <w:t xml:space="preserve"> focou-se em Tecnologias para Medição de Energia</w:t>
      </w:r>
      <w:r w:rsidR="00516F89">
        <w:t xml:space="preserve"> </w:t>
      </w:r>
      <w:r w:rsidR="00516F89">
        <w:fldChar w:fldCharType="begin"/>
      </w:r>
      <w:r w:rsidR="00516F89">
        <w:instrText xml:space="preserve"> ADDIN ZOTERO_ITEM CSL_CITATION {"citationID":"8qD6MXs9","properties":{"formattedCitation":"[20]","plainCitation":"[20]","noteIndex":0},"citationItems":[{"id":4157,"uris":["http://zotero.org/users/1524969/items/VZGRVL57"],"itemData":{"id":4157,"type":"article-journal","abstract":"Energy monitoring is a vast field of research [...]","container-title":"Energies","DOI":"10.3390/en15165820","ISSN":"1996-1073","issue":"16","language":"en","license":"http://creativecommons.org/licenses/by/3.0/","note":"number: 16\npublisher: Multidisciplinary Digital Publishing Institute","page":"5820","source":"www.mdpi.com","title":"Energy Monitoring Technologies","volume":"15","author":[{"family":"Quintal","given":"Filipe"}],"issued":{"date-parts":[["2022",1]]}}}],"schema":"https://github.com/citation-style-language/schema/raw/master/csl-citation.json"} </w:instrText>
      </w:r>
      <w:r w:rsidR="00516F89">
        <w:fldChar w:fldCharType="separate"/>
      </w:r>
      <w:r w:rsidR="00516F89">
        <w:rPr>
          <w:noProof/>
        </w:rPr>
        <w:t>[20]</w:t>
      </w:r>
      <w:r w:rsidR="00516F89">
        <w:fldChar w:fldCharType="end"/>
      </w:r>
    </w:p>
    <w:p w14:paraId="3F066273" w14:textId="4BF2D069" w:rsidR="0002512F" w:rsidRDefault="00F134BA" w:rsidP="007F4E49">
      <w:r>
        <w:t xml:space="preserve">Considerando </w:t>
      </w:r>
      <w:r w:rsidR="0002512F">
        <w:t>o ponto de vista d</w:t>
      </w:r>
      <w:r w:rsidR="003D7C43">
        <w:t>e outros</w:t>
      </w:r>
      <w:r w:rsidR="0002512F">
        <w:t xml:space="preserve"> </w:t>
      </w:r>
      <w:r w:rsidR="003D7C43">
        <w:t>serviços</w:t>
      </w:r>
      <w:r w:rsidR="0002512F">
        <w:t xml:space="preserve"> à comunidade académica, durante o período em avaliação participei na revisão de artigos para as seguintes conferências/revistas:</w:t>
      </w:r>
    </w:p>
    <w:p w14:paraId="00FD4AAF" w14:textId="20111364" w:rsidR="0002512F" w:rsidRPr="00CA724F" w:rsidRDefault="0002512F" w:rsidP="003B2061">
      <w:pPr>
        <w:pStyle w:val="ListParagraph"/>
        <w:numPr>
          <w:ilvl w:val="0"/>
          <w:numId w:val="5"/>
        </w:numPr>
        <w:rPr>
          <w:lang w:val="en-US"/>
        </w:rPr>
      </w:pPr>
      <w:r w:rsidRPr="00CA724F">
        <w:rPr>
          <w:lang w:val="en-US"/>
        </w:rPr>
        <w:t>International ACM Conference on Automotive User Interfaces and Interactive Vehicular Applications, 2022</w:t>
      </w:r>
    </w:p>
    <w:p w14:paraId="074F7B3E" w14:textId="15CAA8DC" w:rsidR="0002512F" w:rsidRPr="00CA724F" w:rsidRDefault="0002512F" w:rsidP="003B2061">
      <w:pPr>
        <w:pStyle w:val="ListParagraph"/>
        <w:numPr>
          <w:ilvl w:val="0"/>
          <w:numId w:val="5"/>
        </w:numPr>
        <w:rPr>
          <w:lang w:val="en-US"/>
        </w:rPr>
      </w:pPr>
      <w:r w:rsidRPr="00CA724F">
        <w:rPr>
          <w:lang w:val="en-US"/>
        </w:rPr>
        <w:t>ACM Creativity &amp; Cognition 2024</w:t>
      </w:r>
    </w:p>
    <w:p w14:paraId="57BBF960" w14:textId="0A1F6156" w:rsidR="0002512F" w:rsidRPr="00CA724F" w:rsidRDefault="0002512F" w:rsidP="003B2061">
      <w:pPr>
        <w:pStyle w:val="ListParagraph"/>
        <w:numPr>
          <w:ilvl w:val="0"/>
          <w:numId w:val="5"/>
        </w:numPr>
        <w:rPr>
          <w:lang w:val="en-US"/>
        </w:rPr>
      </w:pPr>
      <w:r w:rsidRPr="00CA724F">
        <w:rPr>
          <w:lang w:val="en-US"/>
        </w:rPr>
        <w:t>Eletronics 2024, vol 13</w:t>
      </w:r>
    </w:p>
    <w:p w14:paraId="3BEF6BE7" w14:textId="52DCAA4C" w:rsidR="0002512F" w:rsidRPr="00CA724F" w:rsidRDefault="0002512F" w:rsidP="003B2061">
      <w:pPr>
        <w:pStyle w:val="ListParagraph"/>
        <w:numPr>
          <w:ilvl w:val="0"/>
          <w:numId w:val="5"/>
        </w:numPr>
        <w:rPr>
          <w:lang w:val="en-US"/>
        </w:rPr>
      </w:pPr>
      <w:r w:rsidRPr="00CA724F">
        <w:rPr>
          <w:lang w:val="en-US"/>
        </w:rPr>
        <w:t>International Conference on Information Technology for Social Good, 2023 (2 artigos)</w:t>
      </w:r>
    </w:p>
    <w:p w14:paraId="5E4FC752" w14:textId="65A69B52" w:rsidR="0002512F" w:rsidRPr="00CA724F" w:rsidRDefault="0002512F" w:rsidP="003B2061">
      <w:pPr>
        <w:pStyle w:val="ListParagraph"/>
        <w:numPr>
          <w:ilvl w:val="0"/>
          <w:numId w:val="5"/>
        </w:numPr>
        <w:rPr>
          <w:lang w:val="en-US"/>
        </w:rPr>
      </w:pPr>
      <w:r w:rsidRPr="00CA724F">
        <w:rPr>
          <w:lang w:val="en-US"/>
        </w:rPr>
        <w:t>International Journal of Human-Computer Studies</w:t>
      </w:r>
    </w:p>
    <w:p w14:paraId="23D6FABD" w14:textId="1D9ED3C0" w:rsidR="0002512F" w:rsidRPr="00CA724F" w:rsidRDefault="0002512F" w:rsidP="003B2061">
      <w:pPr>
        <w:pStyle w:val="ListParagraph"/>
        <w:numPr>
          <w:ilvl w:val="0"/>
          <w:numId w:val="5"/>
        </w:numPr>
        <w:rPr>
          <w:lang w:val="en-US"/>
        </w:rPr>
      </w:pPr>
      <w:r w:rsidRPr="00CA724F">
        <w:rPr>
          <w:lang w:val="en-US"/>
        </w:rPr>
        <w:t>ACM International Conference on Mobile Human-Computer Interaction, 2022</w:t>
      </w:r>
    </w:p>
    <w:p w14:paraId="120A1D92" w14:textId="0CA8E165" w:rsidR="0002512F" w:rsidRDefault="00CA724F" w:rsidP="003B2061">
      <w:pPr>
        <w:pStyle w:val="ListParagraph"/>
        <w:numPr>
          <w:ilvl w:val="0"/>
          <w:numId w:val="5"/>
        </w:numPr>
        <w:rPr>
          <w:lang w:val="en-US"/>
        </w:rPr>
      </w:pPr>
      <w:r w:rsidRPr="00CA724F">
        <w:rPr>
          <w:lang w:val="en-US"/>
        </w:rPr>
        <w:t>The 2023 ACM International Conference on Tangible, Embedded and Embodied Interaction</w:t>
      </w:r>
    </w:p>
    <w:p w14:paraId="2E1014D6" w14:textId="77777777" w:rsidR="00CA724F" w:rsidRPr="00CA724F" w:rsidRDefault="00CA724F" w:rsidP="007F4E49">
      <w:pPr>
        <w:rPr>
          <w:lang w:val="en-US"/>
        </w:rPr>
      </w:pPr>
    </w:p>
    <w:p w14:paraId="1513DA00" w14:textId="77777777" w:rsidR="00CA724F" w:rsidRPr="0002512F" w:rsidRDefault="00CA724F" w:rsidP="007F4E49">
      <w:pPr>
        <w:rPr>
          <w:lang w:val="en-US"/>
        </w:rPr>
      </w:pPr>
    </w:p>
    <w:p w14:paraId="61823CAE" w14:textId="77777777" w:rsidR="0002512F" w:rsidRPr="0002512F" w:rsidRDefault="0002512F" w:rsidP="007F4E49">
      <w:pPr>
        <w:rPr>
          <w:lang w:val="en-US"/>
        </w:rPr>
      </w:pPr>
    </w:p>
    <w:p w14:paraId="5F281A07" w14:textId="5EEC7922" w:rsidR="00220DE2" w:rsidRPr="0002512F" w:rsidRDefault="00220DE2" w:rsidP="003B2061">
      <w:pPr>
        <w:pStyle w:val="ListParagraph"/>
        <w:numPr>
          <w:ilvl w:val="0"/>
          <w:numId w:val="4"/>
        </w:numPr>
        <w:rPr>
          <w:lang w:val="en-US"/>
        </w:rPr>
      </w:pPr>
      <w:r w:rsidRPr="0002512F">
        <w:rPr>
          <w:lang w:val="en-US"/>
        </w:rPr>
        <w:br w:type="page"/>
      </w:r>
    </w:p>
    <w:p w14:paraId="40D13353" w14:textId="77777777" w:rsidR="005D07CC" w:rsidRPr="008754DA" w:rsidRDefault="005D07CC" w:rsidP="003B2061">
      <w:pPr>
        <w:pStyle w:val="Heading1"/>
      </w:pPr>
      <w:bookmarkStart w:id="24" w:name="_Toc175736922"/>
      <w:bookmarkStart w:id="25" w:name="_Toc178169413"/>
      <w:r w:rsidRPr="008754DA">
        <w:lastRenderedPageBreak/>
        <w:t>Atividade de serviço à Universidade</w:t>
      </w:r>
      <w:bookmarkEnd w:id="24"/>
      <w:bookmarkEnd w:id="25"/>
      <w:r w:rsidRPr="008754DA">
        <w:t xml:space="preserve"> </w:t>
      </w:r>
    </w:p>
    <w:p w14:paraId="0B346024" w14:textId="77777777" w:rsidR="005D07CC" w:rsidRDefault="005D07CC" w:rsidP="003B2061">
      <w:pPr>
        <w:pStyle w:val="Heading2"/>
      </w:pPr>
      <w:bookmarkStart w:id="26" w:name="_Toc175736923"/>
      <w:bookmarkStart w:id="27" w:name="_Toc178169414"/>
      <w:r w:rsidRPr="008754DA">
        <w:t>Participar num conselho de curso durante dois anos.</w:t>
      </w:r>
      <w:bookmarkEnd w:id="26"/>
      <w:bookmarkEnd w:id="27"/>
    </w:p>
    <w:p w14:paraId="7404F174" w14:textId="3B08AD59" w:rsidR="002E3CB8" w:rsidRDefault="002E3CB8" w:rsidP="007F4E49">
      <w:r w:rsidRPr="002E3CB8">
        <w:t xml:space="preserve">No decorrer do período em análise, exerci a função de </w:t>
      </w:r>
      <w:r w:rsidRPr="00D5565D">
        <w:rPr>
          <w:u w:val="single"/>
        </w:rPr>
        <w:t>Diretor de Curso da Licenciatura em Engenharia Informática</w:t>
      </w:r>
      <w:r w:rsidRPr="002E3CB8">
        <w:t>, cargo que ocupo desde 2020 até à presente data. As atribuições inerentes a esta posição englobam diversas responsabilidades de natureza administrativa e académica, tais como</w:t>
      </w:r>
      <w:r w:rsidR="00EE0B21">
        <w:t xml:space="preserve"> c</w:t>
      </w:r>
      <w:r w:rsidRPr="002E3CB8">
        <w:t>oordenação da comunicação com o corpo docente para assuntos relacionados com:</w:t>
      </w:r>
      <w:r w:rsidR="00D5565D">
        <w:t xml:space="preserve"> </w:t>
      </w:r>
      <w:r w:rsidRPr="002E3CB8">
        <w:t>Reagendamento de aulas</w:t>
      </w:r>
      <w:r w:rsidR="00D5565D">
        <w:t xml:space="preserve">; </w:t>
      </w:r>
      <w:r w:rsidRPr="002E3CB8">
        <w:t>Calendarização de exames</w:t>
      </w:r>
      <w:r w:rsidR="00D5565D">
        <w:t xml:space="preserve">; </w:t>
      </w:r>
      <w:r w:rsidRPr="002E3CB8">
        <w:t>Validação de horários letivos</w:t>
      </w:r>
      <w:r w:rsidR="00516F89">
        <w:t>, entre outros</w:t>
      </w:r>
      <w:r w:rsidR="00D5565D">
        <w:t>. Mas também comunicação</w:t>
      </w:r>
      <w:r w:rsidRPr="002E3CB8">
        <w:t xml:space="preserve"> com o corpo discente para:</w:t>
      </w:r>
      <w:r w:rsidR="00D5565D">
        <w:t xml:space="preserve"> </w:t>
      </w:r>
      <w:r w:rsidRPr="002E3CB8">
        <w:t>Esclarecimento de questões pontuais relativas ao funcionamento do curso</w:t>
      </w:r>
      <w:r w:rsidR="00D5565D">
        <w:t xml:space="preserve">; </w:t>
      </w:r>
      <w:r w:rsidRPr="002E3CB8">
        <w:t>Orientação sobre aspetos académicos e curriculares</w:t>
      </w:r>
      <w:r w:rsidR="00D5565D">
        <w:t xml:space="preserve">. As </w:t>
      </w:r>
      <w:r w:rsidR="00AE7F6A">
        <w:t>subsecções</w:t>
      </w:r>
      <w:r w:rsidR="00D5565D">
        <w:t xml:space="preserve"> seguintes apresentam outras tarefas </w:t>
      </w:r>
      <w:r w:rsidR="00BB53BB">
        <w:t xml:space="preserve">mais </w:t>
      </w:r>
      <w:r w:rsidR="003D7C43">
        <w:t>recorrentes</w:t>
      </w:r>
      <w:r w:rsidR="00BB53BB">
        <w:t xml:space="preserve"> realizadas no âmbito da Direção de Curso</w:t>
      </w:r>
    </w:p>
    <w:p w14:paraId="16920B3D" w14:textId="7F1F03C3" w:rsidR="00D26895" w:rsidRPr="00D26895" w:rsidRDefault="00D26895" w:rsidP="00D26895">
      <w:pPr>
        <w:pStyle w:val="Heading2"/>
        <w:numPr>
          <w:ilvl w:val="2"/>
          <w:numId w:val="1"/>
        </w:numPr>
        <w:ind w:left="346" w:firstLine="0"/>
      </w:pPr>
      <w:r>
        <w:t>Participação na Comissão de Análise e Acompanhamento de Estudantes NE</w:t>
      </w:r>
    </w:p>
    <w:p w14:paraId="0007A1CE" w14:textId="4FCE3E99" w:rsidR="00AF5826" w:rsidRDefault="00AF5826" w:rsidP="007F4E49">
      <w:r>
        <w:t xml:space="preserve">Como diretor de curso faço parte desta comissão, que tem como objetivos: </w:t>
      </w:r>
      <w:r w:rsidRPr="00AF5826">
        <w:t>a) Decidir a atribuição do Estatuto Estudante-NE;</w:t>
      </w:r>
      <w:r>
        <w:t xml:space="preserve"> </w:t>
      </w:r>
      <w:r w:rsidRPr="00AF5826">
        <w:t>b) Elaborar propostas sobre medidas de apoio destinadas a auxiliar os estudantes no processo de adaptação e aprendizagem no decurso da frequência universitária;</w:t>
      </w:r>
      <w:r>
        <w:t xml:space="preserve"> </w:t>
      </w:r>
      <w:r w:rsidRPr="00AF5826">
        <w:t>c) Informar as instâncias superiores sobre a necessidade de criar condições adequadas (ex.: adaptação de espaços, aquisição de material específico), dentro dos recursos disponíveis na instituição, de modo a aumentar a participação e promover o sucesso do Estudante-NE no contexto universitário;</w:t>
      </w:r>
      <w:r w:rsidR="000F6743">
        <w:t xml:space="preserve"> </w:t>
      </w:r>
      <w:r w:rsidRPr="00AF5826">
        <w:t>d) Zelar pela boa aplicação do estatuto de Estudante-NE.</w:t>
      </w:r>
      <w:r>
        <w:t xml:space="preserve"> </w:t>
      </w:r>
    </w:p>
    <w:p w14:paraId="47BA8ABC" w14:textId="5D2924B2" w:rsidR="00AF5826" w:rsidRPr="00AF5826" w:rsidRDefault="00AF5826" w:rsidP="007F4E49">
      <w:r w:rsidRPr="00AF5826">
        <w:t>Em colaboração com os colegas da Licenciatura e outros membros da comunidade académica, nomeadamente a Direção de Serviços das Infraestruturas e Equipamentos e o Serviço de Consulta Psicológica</w:t>
      </w:r>
      <w:r w:rsidR="009C0B6A">
        <w:t xml:space="preserve"> e o Serviço de Ação Social</w:t>
      </w:r>
      <w:r w:rsidRPr="00AF5826">
        <w:t>, foram implementadas medidas para assegurar que os estudantes abrangidos por este estatuto especial beneficiem de uma integração e acompanhamento adequados no ambiente universitário.</w:t>
      </w:r>
      <w:r>
        <w:t xml:space="preserve"> </w:t>
      </w:r>
      <w:r w:rsidRPr="00AF5826">
        <w:t>Estas iniciativas visam proporcionar um percurso académico o mais harmonioso possível, minimizando potenciais obstáculos e garantindo a igualdade de oportunidades no acesso à educação superior. As ações desenvolvidas têm como objetivo criar um ambiente inclusivo e de apoio, facilitando a adaptação e o sucesso académico destes estudantes ao longo da sua formação universitária.</w:t>
      </w:r>
      <w:r>
        <w:t xml:space="preserve"> Em sumário</w:t>
      </w:r>
      <w:r w:rsidR="009C0B6A">
        <w:t>,</w:t>
      </w:r>
      <w:r>
        <w:t xml:space="preserve"> foram analisados</w:t>
      </w:r>
      <w:r w:rsidR="000F6743">
        <w:t xml:space="preserve"> requerimentos</w:t>
      </w:r>
      <w:r>
        <w:t xml:space="preserve"> e</w:t>
      </w:r>
      <w:r w:rsidR="000F6743">
        <w:t xml:space="preserve"> acordadas medias para </w:t>
      </w:r>
      <w:r w:rsidR="000F6743" w:rsidRPr="000F6743">
        <w:rPr>
          <w:b/>
          <w:bCs/>
          <w:u w:val="single"/>
        </w:rPr>
        <w:t>1</w:t>
      </w:r>
      <w:r w:rsidR="00AE7F6A">
        <w:rPr>
          <w:b/>
          <w:bCs/>
          <w:u w:val="single"/>
        </w:rPr>
        <w:t>7</w:t>
      </w:r>
      <w:r w:rsidR="000F6743" w:rsidRPr="000F6743">
        <w:rPr>
          <w:b/>
          <w:bCs/>
          <w:u w:val="single"/>
        </w:rPr>
        <w:t xml:space="preserve"> estudantes</w:t>
      </w:r>
      <w:r w:rsidR="000F6743">
        <w:t xml:space="preserve"> com este estatuto ao longo do período em avaliação.</w:t>
      </w:r>
    </w:p>
    <w:p w14:paraId="795D41E9" w14:textId="77777777" w:rsidR="00D26895" w:rsidRPr="00D26895" w:rsidRDefault="00D26895" w:rsidP="00D26895">
      <w:pPr>
        <w:pStyle w:val="Heading2"/>
        <w:numPr>
          <w:ilvl w:val="2"/>
          <w:numId w:val="1"/>
        </w:numPr>
        <w:ind w:left="346" w:firstLine="0"/>
      </w:pPr>
      <w:r w:rsidRPr="00D26895">
        <w:t>Definição de planos de Erasmus</w:t>
      </w:r>
    </w:p>
    <w:p w14:paraId="60339744" w14:textId="37E578EF" w:rsidR="00C34FC8" w:rsidRDefault="00C34FC8" w:rsidP="007F4E49">
      <w:r>
        <w:t xml:space="preserve">Uma das tarefas do diretor de curso é a revisão e ajuda na criação dos planos de estudos para alunos de Erasmus da UMa que realizam mobilidade noutra universidade, bem como a revisão e aprovação dos planos de alunos estrangeiros ao abrigo do programa na UMa. Estes planos conhecidos como </w:t>
      </w:r>
      <w:r>
        <w:rPr>
          <w:i/>
          <w:iCs/>
        </w:rPr>
        <w:t>Learning Agreement</w:t>
      </w:r>
      <w:r>
        <w:t xml:space="preserve">, definem uma possível creditação de disciplinas aprovadas numa universidade de destino, no plano curricular da UMa, ao definir este plano todo o processo </w:t>
      </w:r>
      <w:r>
        <w:lastRenderedPageBreak/>
        <w:t>de creditação torna-se mais célere quando a mobilidade em Erasmus termina. Em sumário foram definidos os seguintes planos</w:t>
      </w:r>
      <w:r w:rsidR="00521223">
        <w:t xml:space="preserve"> (e finalizados os processos de creditação)</w:t>
      </w:r>
      <w:r>
        <w:t xml:space="preserve"> durante o período em avaliação:</w:t>
      </w:r>
    </w:p>
    <w:p w14:paraId="03B881E2" w14:textId="5991D2C0" w:rsidR="00C34FC8" w:rsidRPr="003B2061" w:rsidRDefault="00C34FC8" w:rsidP="007F4E49">
      <w:pPr>
        <w:rPr>
          <w:b/>
          <w:bCs/>
        </w:rPr>
      </w:pPr>
      <w:r w:rsidRPr="003B2061">
        <w:rPr>
          <w:b/>
          <w:bCs/>
        </w:rPr>
        <w:t>Ano Letivo 20/21</w:t>
      </w:r>
    </w:p>
    <w:p w14:paraId="329F46D6" w14:textId="24FC82A3" w:rsidR="00521223" w:rsidRPr="003B2061" w:rsidRDefault="00521223" w:rsidP="003B2061">
      <w:pPr>
        <w:pStyle w:val="ListParagraph"/>
        <w:numPr>
          <w:ilvl w:val="0"/>
          <w:numId w:val="4"/>
        </w:numPr>
        <w:rPr>
          <w:u w:val="single"/>
        </w:rPr>
      </w:pPr>
      <w:r w:rsidRPr="003B2061">
        <w:rPr>
          <w:u w:val="single"/>
        </w:rPr>
        <w:t xml:space="preserve">Estudantes </w:t>
      </w:r>
      <w:r w:rsidRPr="003B2061">
        <w:rPr>
          <w:i/>
          <w:iCs/>
          <w:u w:val="single"/>
        </w:rPr>
        <w:t>outgoing</w:t>
      </w:r>
    </w:p>
    <w:p w14:paraId="348DDB67" w14:textId="1096333A" w:rsidR="00C34FC8" w:rsidRPr="00521223" w:rsidRDefault="00C34FC8" w:rsidP="003B2061">
      <w:pPr>
        <w:pStyle w:val="ListParagraph"/>
        <w:numPr>
          <w:ilvl w:val="1"/>
          <w:numId w:val="4"/>
        </w:numPr>
      </w:pPr>
      <w:r w:rsidRPr="00521223">
        <w:t>Bárbara Alves, Carla Ponte</w:t>
      </w:r>
    </w:p>
    <w:p w14:paraId="3E94E971" w14:textId="0F3F5A57" w:rsidR="00521223" w:rsidRPr="003B2061" w:rsidRDefault="00521223" w:rsidP="003B2061">
      <w:pPr>
        <w:pStyle w:val="ListParagraph"/>
        <w:numPr>
          <w:ilvl w:val="0"/>
          <w:numId w:val="4"/>
        </w:numPr>
        <w:rPr>
          <w:u w:val="single"/>
        </w:rPr>
      </w:pPr>
      <w:r w:rsidRPr="003B2061">
        <w:rPr>
          <w:u w:val="single"/>
        </w:rPr>
        <w:t xml:space="preserve">Estudantes </w:t>
      </w:r>
      <w:r w:rsidRPr="003B2061">
        <w:rPr>
          <w:i/>
          <w:iCs/>
          <w:u w:val="single"/>
        </w:rPr>
        <w:t>incoming</w:t>
      </w:r>
    </w:p>
    <w:p w14:paraId="5A137EB6" w14:textId="4D5F2E0D" w:rsidR="004D6F32" w:rsidRPr="004D6F32" w:rsidRDefault="004D6F32" w:rsidP="003B2061">
      <w:pPr>
        <w:pStyle w:val="ListParagraph"/>
        <w:numPr>
          <w:ilvl w:val="1"/>
          <w:numId w:val="4"/>
        </w:numPr>
      </w:pPr>
      <w:r w:rsidRPr="004D6F32">
        <w:t>Lorena Cocora</w:t>
      </w:r>
    </w:p>
    <w:p w14:paraId="441590F8" w14:textId="08F52C3A" w:rsidR="00C34FC8" w:rsidRPr="003B2061" w:rsidRDefault="00C34FC8" w:rsidP="007F4E49">
      <w:pPr>
        <w:rPr>
          <w:b/>
          <w:bCs/>
        </w:rPr>
      </w:pPr>
      <w:r w:rsidRPr="003B2061">
        <w:rPr>
          <w:b/>
          <w:bCs/>
        </w:rPr>
        <w:t>Ano Letivo 21/22</w:t>
      </w:r>
    </w:p>
    <w:p w14:paraId="2A02CAE6" w14:textId="2F4623F9" w:rsidR="00521223" w:rsidRPr="003B2061" w:rsidRDefault="00521223" w:rsidP="003B2061">
      <w:pPr>
        <w:pStyle w:val="ListParagraph"/>
        <w:numPr>
          <w:ilvl w:val="0"/>
          <w:numId w:val="6"/>
        </w:numPr>
        <w:rPr>
          <w:u w:val="single"/>
        </w:rPr>
      </w:pPr>
      <w:r w:rsidRPr="003B2061">
        <w:rPr>
          <w:u w:val="single"/>
        </w:rPr>
        <w:t xml:space="preserve">Estudantes </w:t>
      </w:r>
      <w:r w:rsidRPr="003B2061">
        <w:rPr>
          <w:i/>
          <w:iCs/>
          <w:u w:val="single"/>
        </w:rPr>
        <w:t>outgoing</w:t>
      </w:r>
    </w:p>
    <w:p w14:paraId="7FD9C893" w14:textId="2FB3B93E" w:rsidR="00C34FC8" w:rsidRPr="00521223" w:rsidRDefault="00C34FC8" w:rsidP="003B2061">
      <w:pPr>
        <w:pStyle w:val="ListParagraph"/>
        <w:numPr>
          <w:ilvl w:val="1"/>
          <w:numId w:val="6"/>
        </w:numPr>
      </w:pPr>
      <w:r w:rsidRPr="00521223">
        <w:t xml:space="preserve">Alexandre Torra, Beatriz Adão, Bruno Rodriguez, Daniel José, Francisco Carreira, Joana Gomes, João Araújo, João Freitas, Lara Freitas, Pedro Jesus, Rodrigo Silva, Génesis Betencourt, </w:t>
      </w:r>
    </w:p>
    <w:p w14:paraId="68014E2D" w14:textId="77777777" w:rsidR="00521223" w:rsidRPr="003B2061" w:rsidRDefault="00521223" w:rsidP="003B2061">
      <w:pPr>
        <w:pStyle w:val="ListParagraph"/>
        <w:numPr>
          <w:ilvl w:val="0"/>
          <w:numId w:val="6"/>
        </w:numPr>
        <w:rPr>
          <w:u w:val="single"/>
        </w:rPr>
      </w:pPr>
      <w:r w:rsidRPr="003B2061">
        <w:rPr>
          <w:u w:val="single"/>
        </w:rPr>
        <w:t xml:space="preserve">Estudantes </w:t>
      </w:r>
      <w:r w:rsidRPr="003B2061">
        <w:rPr>
          <w:i/>
          <w:iCs/>
          <w:u w:val="single"/>
        </w:rPr>
        <w:t>incoming</w:t>
      </w:r>
    </w:p>
    <w:p w14:paraId="7919B8DE" w14:textId="149DCA32" w:rsidR="004D6F32" w:rsidRPr="004D6F32" w:rsidRDefault="004D6F32" w:rsidP="003B2061">
      <w:pPr>
        <w:pStyle w:val="ListParagraph"/>
        <w:numPr>
          <w:ilvl w:val="1"/>
          <w:numId w:val="6"/>
        </w:numPr>
      </w:pPr>
      <w:r w:rsidRPr="004D6F32">
        <w:t>Mihai Coada</w:t>
      </w:r>
    </w:p>
    <w:p w14:paraId="083CFF3B" w14:textId="59665A35" w:rsidR="00C34FC8" w:rsidRPr="003B2061" w:rsidRDefault="00C34FC8" w:rsidP="007F4E49">
      <w:pPr>
        <w:rPr>
          <w:b/>
          <w:bCs/>
        </w:rPr>
      </w:pPr>
      <w:r w:rsidRPr="003B2061">
        <w:rPr>
          <w:b/>
          <w:bCs/>
        </w:rPr>
        <w:t>Ano Letivo 22/23</w:t>
      </w:r>
    </w:p>
    <w:p w14:paraId="6A9F5900" w14:textId="77777777" w:rsidR="00521223" w:rsidRPr="003B2061" w:rsidRDefault="00521223" w:rsidP="003B2061">
      <w:pPr>
        <w:pStyle w:val="ListParagraph"/>
        <w:numPr>
          <w:ilvl w:val="0"/>
          <w:numId w:val="7"/>
        </w:numPr>
        <w:rPr>
          <w:u w:val="single"/>
        </w:rPr>
      </w:pPr>
      <w:r w:rsidRPr="003B2061">
        <w:rPr>
          <w:u w:val="single"/>
        </w:rPr>
        <w:t xml:space="preserve">Estudantes </w:t>
      </w:r>
      <w:r w:rsidRPr="003B2061">
        <w:rPr>
          <w:i/>
          <w:iCs/>
          <w:u w:val="single"/>
        </w:rPr>
        <w:t>outgoing</w:t>
      </w:r>
    </w:p>
    <w:p w14:paraId="726052ED" w14:textId="1AB7C8B9" w:rsidR="00C34FC8" w:rsidRPr="00521223" w:rsidRDefault="00C34FC8" w:rsidP="003B2061">
      <w:pPr>
        <w:pStyle w:val="ListParagraph"/>
        <w:numPr>
          <w:ilvl w:val="1"/>
          <w:numId w:val="7"/>
        </w:numPr>
      </w:pPr>
      <w:r w:rsidRPr="00521223">
        <w:t xml:space="preserve">Afonso Nunes, Ana Cravo, Diogo Paixão, Inês Jardim, João Rodrigues, Marcos Fernandes, </w:t>
      </w:r>
      <w:r w:rsidR="00521223" w:rsidRPr="00521223">
        <w:t>Miguel Costa, Pedro Oliveira, Roberto Andrade, Luís Barradas</w:t>
      </w:r>
    </w:p>
    <w:p w14:paraId="43043945" w14:textId="77777777" w:rsidR="00521223" w:rsidRPr="003B2061" w:rsidRDefault="00521223" w:rsidP="003B2061">
      <w:pPr>
        <w:pStyle w:val="ListParagraph"/>
        <w:numPr>
          <w:ilvl w:val="0"/>
          <w:numId w:val="7"/>
        </w:numPr>
        <w:rPr>
          <w:u w:val="single"/>
        </w:rPr>
      </w:pPr>
      <w:r w:rsidRPr="003B2061">
        <w:rPr>
          <w:u w:val="single"/>
        </w:rPr>
        <w:t xml:space="preserve">Estudantes </w:t>
      </w:r>
      <w:r w:rsidRPr="003B2061">
        <w:rPr>
          <w:i/>
          <w:iCs/>
          <w:u w:val="single"/>
        </w:rPr>
        <w:t>incoming</w:t>
      </w:r>
    </w:p>
    <w:p w14:paraId="0CC4443A" w14:textId="0E32D7F9" w:rsidR="004D6F32" w:rsidRPr="004D6F32" w:rsidRDefault="004D6F32" w:rsidP="003B2061">
      <w:pPr>
        <w:pStyle w:val="ListParagraph"/>
        <w:numPr>
          <w:ilvl w:val="1"/>
          <w:numId w:val="7"/>
        </w:numPr>
      </w:pPr>
      <w:r w:rsidRPr="004D6F32">
        <w:t>Juan David</w:t>
      </w:r>
    </w:p>
    <w:p w14:paraId="046C26B5" w14:textId="47402A45" w:rsidR="00C34FC8" w:rsidRPr="003B2061" w:rsidRDefault="00521223" w:rsidP="007F4E49">
      <w:pPr>
        <w:rPr>
          <w:b/>
          <w:bCs/>
        </w:rPr>
      </w:pPr>
      <w:r w:rsidRPr="003B2061">
        <w:rPr>
          <w:b/>
          <w:bCs/>
        </w:rPr>
        <w:t>Ano Letivo 23/24</w:t>
      </w:r>
    </w:p>
    <w:p w14:paraId="2AA60D4A" w14:textId="47928DF1" w:rsidR="00521223" w:rsidRPr="003B2061" w:rsidRDefault="00521223" w:rsidP="003B2061">
      <w:pPr>
        <w:pStyle w:val="ListParagraph"/>
        <w:numPr>
          <w:ilvl w:val="0"/>
          <w:numId w:val="8"/>
        </w:numPr>
        <w:rPr>
          <w:u w:val="single"/>
        </w:rPr>
      </w:pPr>
      <w:r w:rsidRPr="003B2061">
        <w:rPr>
          <w:u w:val="single"/>
        </w:rPr>
        <w:t xml:space="preserve">Estudantes </w:t>
      </w:r>
      <w:r w:rsidRPr="003B2061">
        <w:rPr>
          <w:i/>
          <w:iCs/>
          <w:u w:val="single"/>
        </w:rPr>
        <w:t>outgoing</w:t>
      </w:r>
    </w:p>
    <w:p w14:paraId="0AABD99F" w14:textId="0F729301" w:rsidR="00521223" w:rsidRPr="00521223" w:rsidRDefault="00521223" w:rsidP="003B2061">
      <w:pPr>
        <w:pStyle w:val="ListParagraph"/>
        <w:numPr>
          <w:ilvl w:val="1"/>
          <w:numId w:val="8"/>
        </w:numPr>
      </w:pPr>
      <w:r w:rsidRPr="00521223">
        <w:t>Alexis Barros, Diogo Paixão, Francisco Afonseca, Gonçalo Azevedo, João Gomes,  Paulo Alves, Renato Pêssego, Roberto Fernandes, Tiago Santos, Vitor Faria</w:t>
      </w:r>
    </w:p>
    <w:p w14:paraId="37F16BB3" w14:textId="77777777" w:rsidR="00521223" w:rsidRPr="003B2061" w:rsidRDefault="00521223" w:rsidP="003B2061">
      <w:pPr>
        <w:pStyle w:val="ListParagraph"/>
        <w:numPr>
          <w:ilvl w:val="0"/>
          <w:numId w:val="8"/>
        </w:numPr>
        <w:rPr>
          <w:u w:val="single"/>
        </w:rPr>
      </w:pPr>
      <w:r w:rsidRPr="003B2061">
        <w:rPr>
          <w:u w:val="single"/>
        </w:rPr>
        <w:t xml:space="preserve">Estudantes </w:t>
      </w:r>
      <w:r w:rsidRPr="003B2061">
        <w:rPr>
          <w:i/>
          <w:iCs/>
          <w:u w:val="single"/>
        </w:rPr>
        <w:t>incoming</w:t>
      </w:r>
    </w:p>
    <w:p w14:paraId="130D9281" w14:textId="0896A060" w:rsidR="004D6F32" w:rsidRPr="004D6F32" w:rsidRDefault="004D6F32" w:rsidP="003B2061">
      <w:pPr>
        <w:pStyle w:val="ListParagraph"/>
        <w:numPr>
          <w:ilvl w:val="1"/>
          <w:numId w:val="8"/>
        </w:numPr>
      </w:pPr>
      <w:r w:rsidRPr="004D6F32">
        <w:t>Dobrosława Taras</w:t>
      </w:r>
    </w:p>
    <w:p w14:paraId="62BC9984" w14:textId="1B674ABE" w:rsidR="00521223" w:rsidRPr="003B2061" w:rsidRDefault="00521223" w:rsidP="007F4E49">
      <w:pPr>
        <w:rPr>
          <w:b/>
          <w:bCs/>
        </w:rPr>
      </w:pPr>
      <w:r w:rsidRPr="003B2061">
        <w:rPr>
          <w:b/>
          <w:bCs/>
        </w:rPr>
        <w:t>Ano Letivo 24/25</w:t>
      </w:r>
    </w:p>
    <w:p w14:paraId="1408714C" w14:textId="77777777" w:rsidR="00521223" w:rsidRPr="003B2061" w:rsidRDefault="00521223" w:rsidP="003B2061">
      <w:pPr>
        <w:pStyle w:val="ListParagraph"/>
        <w:numPr>
          <w:ilvl w:val="0"/>
          <w:numId w:val="8"/>
        </w:numPr>
        <w:rPr>
          <w:u w:val="single"/>
        </w:rPr>
      </w:pPr>
      <w:r w:rsidRPr="003B2061">
        <w:rPr>
          <w:u w:val="single"/>
        </w:rPr>
        <w:t xml:space="preserve">Estudantes </w:t>
      </w:r>
      <w:r w:rsidRPr="003B2061">
        <w:rPr>
          <w:i/>
          <w:iCs/>
          <w:u w:val="single"/>
        </w:rPr>
        <w:t>outgoing</w:t>
      </w:r>
    </w:p>
    <w:p w14:paraId="147FD1D6" w14:textId="03349A19" w:rsidR="00521223" w:rsidRDefault="00521223" w:rsidP="003B2061">
      <w:pPr>
        <w:pStyle w:val="ListParagraph"/>
        <w:numPr>
          <w:ilvl w:val="1"/>
          <w:numId w:val="8"/>
        </w:numPr>
      </w:pPr>
      <w:r w:rsidRPr="00521223">
        <w:t>André Silva, Bernardo Goes, Gonçalo Ramos, João Sousa, Leonardo Ferreira</w:t>
      </w:r>
    </w:p>
    <w:p w14:paraId="7186FA52" w14:textId="73344CC6" w:rsidR="004D6F32" w:rsidRPr="003B2061" w:rsidRDefault="004D6F32" w:rsidP="003B2061">
      <w:pPr>
        <w:pStyle w:val="ListParagraph"/>
        <w:numPr>
          <w:ilvl w:val="0"/>
          <w:numId w:val="8"/>
        </w:numPr>
        <w:rPr>
          <w:u w:val="single"/>
        </w:rPr>
      </w:pPr>
      <w:r w:rsidRPr="003B2061">
        <w:rPr>
          <w:u w:val="single"/>
        </w:rPr>
        <w:t>Estudantes incoming</w:t>
      </w:r>
    </w:p>
    <w:p w14:paraId="0F8BBD0A" w14:textId="4EF0F048" w:rsidR="004D6F32" w:rsidRDefault="004D6F32" w:rsidP="003B2061">
      <w:pPr>
        <w:pStyle w:val="ListParagraph"/>
        <w:numPr>
          <w:ilvl w:val="1"/>
          <w:numId w:val="8"/>
        </w:numPr>
        <w:rPr>
          <w:lang w:val="en-US"/>
        </w:rPr>
      </w:pPr>
      <w:r w:rsidRPr="004D6F32">
        <w:rPr>
          <w:lang w:val="en-US"/>
        </w:rPr>
        <w:t>Muhammet Yusuf Yilmaz, Rebecca Not</w:t>
      </w:r>
      <w:r>
        <w:rPr>
          <w:lang w:val="en-US"/>
        </w:rPr>
        <w:t>ter</w:t>
      </w:r>
    </w:p>
    <w:p w14:paraId="33A7095A" w14:textId="3E1F3810" w:rsidR="00BF77AF" w:rsidRDefault="00EE0B21" w:rsidP="007F4E49">
      <w:r w:rsidRPr="00EE0B21">
        <w:t>No âmbito da internacionalização, implementaram-se</w:t>
      </w:r>
      <w:r>
        <w:t xml:space="preserve"> também</w:t>
      </w:r>
      <w:r w:rsidRPr="00EE0B21">
        <w:t xml:space="preserve"> planos de </w:t>
      </w:r>
      <w:r w:rsidRPr="00EE0B21">
        <w:rPr>
          <w:u w:val="single"/>
        </w:rPr>
        <w:t>mobilidade docente</w:t>
      </w:r>
      <w:r w:rsidRPr="00EE0B21">
        <w:t xml:space="preserve">. Professoras visitantes de instituições parceiras realizaram palestras e formações para os alunos da </w:t>
      </w:r>
      <w:r w:rsidRPr="00EE0B21">
        <w:lastRenderedPageBreak/>
        <w:t>licenciatura, enriquecendo o programa curricular com perspetivas internacionais e metodologias diversificadas. Estas atividades visaram ampliar o horizonte académico dos estudantes e promover o intercâmbio de conhecimentos na área de Engenharia Informática</w:t>
      </w:r>
      <w:r>
        <w:t>. Para além da criação destes planos de colaboração, como diretor de curso fui responsável pela divulgação e agendamento dos eventos planeados:</w:t>
      </w:r>
    </w:p>
    <w:p w14:paraId="729372D8" w14:textId="4E528419" w:rsidR="00EE0B21" w:rsidRPr="00487926" w:rsidRDefault="00EE0B21" w:rsidP="007F4E49">
      <w:pPr>
        <w:rPr>
          <w:b/>
          <w:bCs/>
        </w:rPr>
      </w:pPr>
      <w:r w:rsidRPr="00487926">
        <w:rPr>
          <w:b/>
          <w:bCs/>
        </w:rPr>
        <w:t>Ano Letivo 21/22</w:t>
      </w:r>
    </w:p>
    <w:p w14:paraId="45BAFC0C" w14:textId="44DBB0AD" w:rsidR="00EE0B21" w:rsidRPr="00EE0B21" w:rsidRDefault="00EE0B21" w:rsidP="003B2061">
      <w:pPr>
        <w:pStyle w:val="ListParagraph"/>
        <w:numPr>
          <w:ilvl w:val="0"/>
          <w:numId w:val="8"/>
        </w:numPr>
      </w:pPr>
      <w:r>
        <w:t>Camelia Andor</w:t>
      </w:r>
    </w:p>
    <w:p w14:paraId="4E8D69CA" w14:textId="31EC4A08" w:rsidR="00EE0B21" w:rsidRPr="00487926" w:rsidRDefault="00EE0B21" w:rsidP="007F4E49">
      <w:pPr>
        <w:rPr>
          <w:b/>
          <w:bCs/>
        </w:rPr>
      </w:pPr>
      <w:r w:rsidRPr="00487926">
        <w:rPr>
          <w:b/>
          <w:bCs/>
        </w:rPr>
        <w:t>Ano Letivo 22/23</w:t>
      </w:r>
    </w:p>
    <w:p w14:paraId="4AFD1063" w14:textId="53FCFF89" w:rsidR="00EE0B21" w:rsidRPr="00EE0B21" w:rsidRDefault="00EE0B21" w:rsidP="003B2061">
      <w:pPr>
        <w:pStyle w:val="ListParagraph"/>
        <w:numPr>
          <w:ilvl w:val="0"/>
          <w:numId w:val="8"/>
        </w:numPr>
      </w:pPr>
      <w:r w:rsidRPr="00EE0B21">
        <w:t>Dunja Knezevic, Renata Kramberger</w:t>
      </w:r>
    </w:p>
    <w:p w14:paraId="612B1BEF" w14:textId="0ADDEEB2" w:rsidR="00EE0B21" w:rsidRPr="00487926" w:rsidRDefault="00EE0B21" w:rsidP="007F4E49">
      <w:pPr>
        <w:rPr>
          <w:b/>
          <w:bCs/>
        </w:rPr>
      </w:pPr>
      <w:r w:rsidRPr="00487926">
        <w:rPr>
          <w:b/>
          <w:bCs/>
        </w:rPr>
        <w:t>Ano Letivo 23/24</w:t>
      </w:r>
    </w:p>
    <w:p w14:paraId="124032FE" w14:textId="18652313" w:rsidR="00EE0B21" w:rsidRPr="00EE0B21" w:rsidRDefault="00EE0B21" w:rsidP="003B2061">
      <w:pPr>
        <w:pStyle w:val="ListParagraph"/>
        <w:numPr>
          <w:ilvl w:val="0"/>
          <w:numId w:val="8"/>
        </w:numPr>
      </w:pPr>
      <w:r>
        <w:t>Camelia Andor</w:t>
      </w:r>
    </w:p>
    <w:p w14:paraId="6CCF081B" w14:textId="6025213A" w:rsidR="00BB53BB" w:rsidRDefault="00BB53BB" w:rsidP="00D77F93">
      <w:pPr>
        <w:pStyle w:val="Heading2"/>
        <w:numPr>
          <w:ilvl w:val="2"/>
          <w:numId w:val="1"/>
        </w:numPr>
        <w:ind w:left="851"/>
      </w:pPr>
      <w:bookmarkStart w:id="28" w:name="_Toc175736926"/>
      <w:bookmarkStart w:id="29" w:name="_Toc178169417"/>
      <w:r>
        <w:t xml:space="preserve">Criação do Relatório de </w:t>
      </w:r>
      <w:r w:rsidR="00201754">
        <w:t>Autoavaliação</w:t>
      </w:r>
      <w:r>
        <w:t xml:space="preserve"> do Curso</w:t>
      </w:r>
      <w:bookmarkEnd w:id="28"/>
      <w:bookmarkEnd w:id="29"/>
    </w:p>
    <w:p w14:paraId="3C978463" w14:textId="5A85AEB0" w:rsidR="00BB53BB" w:rsidRDefault="00BB53BB" w:rsidP="007F4E49">
      <w:r w:rsidRPr="00BB53BB">
        <w:t xml:space="preserve">Neste momento, </w:t>
      </w:r>
      <w:r>
        <w:t>estou, com a colaboração dos colegas</w:t>
      </w:r>
      <w:r w:rsidR="009C0B6A">
        <w:t xml:space="preserve"> do DEIDMI</w:t>
      </w:r>
      <w:r>
        <w:t>,</w:t>
      </w:r>
      <w:r w:rsidRPr="00BB53BB">
        <w:t xml:space="preserve"> a </w:t>
      </w:r>
      <w:r>
        <w:t xml:space="preserve">escrever </w:t>
      </w:r>
      <w:r w:rsidRPr="00BB53BB">
        <w:t>o relatório de autoavaliação do curso para a A3ES, onde estou a analisar e refletir sobre os diferentes aspetos do programa, incluindo a sua estrutura curricular, os métodos de ensino, os resultados alcançados e as estratégias de melhoria contínua, com o objetivo de assegurar a qualidade e a excelência académica do curso</w:t>
      </w:r>
      <w:r>
        <w:t xml:space="preserve">. </w:t>
      </w:r>
      <w:r w:rsidR="00C34FC8">
        <w:t xml:space="preserve">Este conteúdo será recolhido através dos inquéritos pedagógicos, reuniões do conselho de curso, reuniões com colegas da Licenciatura, e com representantes das empresas locais. </w:t>
      </w:r>
      <w:r>
        <w:t>Apesar de</w:t>
      </w:r>
      <w:r w:rsidR="00C34FC8">
        <w:t xml:space="preserve"> não</w:t>
      </w:r>
      <w:r>
        <w:t xml:space="preserve"> </w:t>
      </w:r>
      <w:r w:rsidR="00C34FC8">
        <w:t>estar, ainda,</w:t>
      </w:r>
      <w:r>
        <w:t xml:space="preserve"> concluído este documento estará finalizado antes d</w:t>
      </w:r>
      <w:r w:rsidR="00C34FC8">
        <w:t xml:space="preserve">o término </w:t>
      </w:r>
      <w:r>
        <w:t>do período experimental em avaliação</w:t>
      </w:r>
      <w:r w:rsidR="00C34FC8">
        <w:t>.</w:t>
      </w:r>
    </w:p>
    <w:p w14:paraId="432F1401" w14:textId="3B81C015" w:rsidR="000F6743" w:rsidRDefault="000F6743" w:rsidP="00D77F93">
      <w:pPr>
        <w:pStyle w:val="Heading2"/>
        <w:numPr>
          <w:ilvl w:val="2"/>
          <w:numId w:val="1"/>
        </w:numPr>
        <w:ind w:left="851"/>
      </w:pPr>
      <w:bookmarkStart w:id="30" w:name="_Toc175736927"/>
      <w:bookmarkStart w:id="31" w:name="_Toc178169418"/>
      <w:r>
        <w:t>Outras tarefas no âmbito do Conselho de curso</w:t>
      </w:r>
      <w:bookmarkEnd w:id="30"/>
      <w:bookmarkEnd w:id="31"/>
    </w:p>
    <w:p w14:paraId="11B343ED" w14:textId="6E9019F3" w:rsidR="000F6743" w:rsidRDefault="00C52154" w:rsidP="007F4E49">
      <w:r>
        <w:t>Para além dos pontos definidos acima, d</w:t>
      </w:r>
      <w:r w:rsidR="000F6743">
        <w:t>urante o período em avaliação, e como</w:t>
      </w:r>
      <w:r>
        <w:t xml:space="preserve"> membro do conselho de curso da Licenciatura, participei nas </w:t>
      </w:r>
      <w:r w:rsidR="00A8067A">
        <w:t>seguintes atividades</w:t>
      </w:r>
      <w:r>
        <w:t>:</w:t>
      </w:r>
    </w:p>
    <w:p w14:paraId="1E530BA1" w14:textId="5B262F1F" w:rsidR="00C52154" w:rsidRDefault="00C52154" w:rsidP="003B2061">
      <w:pPr>
        <w:pStyle w:val="ListParagraph"/>
        <w:numPr>
          <w:ilvl w:val="0"/>
          <w:numId w:val="8"/>
        </w:numPr>
      </w:pPr>
      <w:r w:rsidRPr="00C52154">
        <w:rPr>
          <w:b/>
          <w:bCs/>
        </w:rPr>
        <w:t>Organização de 8 reuniões semestrais de balanço do semestre</w:t>
      </w:r>
      <w:r>
        <w:t>. Esta atividade incluí a criação da convocatória, escrita da ata, e comunicação dos principais pontos discutidos às entidades interessadas</w:t>
      </w:r>
    </w:p>
    <w:p w14:paraId="2BAB9B68" w14:textId="3F3FBB94" w:rsidR="00C52154" w:rsidRDefault="00C52154" w:rsidP="003B2061">
      <w:pPr>
        <w:pStyle w:val="ListParagraph"/>
        <w:numPr>
          <w:ilvl w:val="0"/>
          <w:numId w:val="8"/>
        </w:numPr>
      </w:pPr>
      <w:r w:rsidRPr="00487926">
        <w:rPr>
          <w:b/>
          <w:bCs/>
        </w:rPr>
        <w:t>Organização de 4 eleições para os representantes dos 3 anos do curso, e organização da eleição do representante do curso no Conselho Pedagógico Universitário</w:t>
      </w:r>
      <w:r>
        <w:t>. Esta atividade</w:t>
      </w:r>
      <w:r w:rsidR="003D7C43">
        <w:t xml:space="preserve"> incluí</w:t>
      </w:r>
      <w:r>
        <w:t xml:space="preserve"> a recolha das folhas eleitorais, divulgação do método de votação, contagem dos votos e criação das atas.</w:t>
      </w:r>
    </w:p>
    <w:p w14:paraId="662CDF09" w14:textId="17A59B80" w:rsidR="00D66431" w:rsidRPr="00D66431" w:rsidRDefault="00D66431" w:rsidP="003B2061">
      <w:pPr>
        <w:pStyle w:val="ListParagraph"/>
        <w:numPr>
          <w:ilvl w:val="0"/>
          <w:numId w:val="8"/>
        </w:numPr>
      </w:pPr>
      <w:r w:rsidRPr="003F6D24">
        <w:rPr>
          <w:b/>
          <w:bCs/>
        </w:rPr>
        <w:t>Criação de planos de creditação</w:t>
      </w:r>
      <w:r>
        <w:t>. Esta atividade incluí a consulta dos pedidos de creditação, criação de uma proposta, comunicação à comissão de creditação, recolha das aprovações e finalização do processo no sistema Si</w:t>
      </w:r>
      <w:r w:rsidR="00E423F6">
        <w:t>D</w:t>
      </w:r>
      <w:r>
        <w:t xml:space="preserve">oc. Durante o período em avaliação foram criados </w:t>
      </w:r>
      <w:r w:rsidR="003F6D24">
        <w:t xml:space="preserve">e concluídos </w:t>
      </w:r>
      <w:r w:rsidR="00DC4F4F">
        <w:t>aproximadamente</w:t>
      </w:r>
      <w:r w:rsidR="003F6D24">
        <w:t xml:space="preserve"> 100 processos de creditação.</w:t>
      </w:r>
    </w:p>
    <w:p w14:paraId="5D275347" w14:textId="6B603DB9" w:rsidR="00C52154" w:rsidRDefault="00C52154" w:rsidP="003B2061">
      <w:pPr>
        <w:pStyle w:val="ListParagraph"/>
        <w:numPr>
          <w:ilvl w:val="0"/>
          <w:numId w:val="8"/>
        </w:numPr>
      </w:pPr>
      <w:r>
        <w:rPr>
          <w:b/>
          <w:bCs/>
        </w:rPr>
        <w:lastRenderedPageBreak/>
        <w:t xml:space="preserve">Colaboração na reformulação de um laboratório de informática: </w:t>
      </w:r>
      <w:r>
        <w:t>Como diretor de curso iniciei o contacto com a empresa Sky Portugal, com o objetivo da reformulação de uma sala de informática, de forma a atualizar não só os equipamentos mas também o próprio espaço.</w:t>
      </w:r>
    </w:p>
    <w:p w14:paraId="00F2C848" w14:textId="532F2C20" w:rsidR="00C52154" w:rsidRDefault="00C52154" w:rsidP="003B2061">
      <w:pPr>
        <w:pStyle w:val="ListParagraph"/>
        <w:numPr>
          <w:ilvl w:val="0"/>
          <w:numId w:val="8"/>
        </w:numPr>
      </w:pPr>
      <w:r w:rsidRPr="00A8067A">
        <w:rPr>
          <w:b/>
          <w:bCs/>
        </w:rPr>
        <w:t>Criação de protocolos de colaboração com entidades locais</w:t>
      </w:r>
      <w:r w:rsidRPr="00A8067A">
        <w:t>. Para que os alunos da Licenciatura tenham acesso a uma maior oferta de estágios foram criados protocolos de colaboração com as empresas</w:t>
      </w:r>
      <w:r w:rsidR="00A8067A" w:rsidRPr="00A8067A">
        <w:t>: Ethical Algorithm, LDA ;Sky CP Limited – Sucursal emPortugal  ;TÍTULOS SUBLIMES, LDA; Musiquence Technologies, LDA; Direção Regional do Ordenamento do Território; Yacooba - Turismo, Lazer e Tecnologia, Lda ;Xolyd Iberica, Lda, Connecting Software, LDA, Mobi Web - Aplicações Informáticas, LDA, NearSoft Solutions, LDA , PowerPress Unipessoal, LDA , INSC – Informática Serviços e Consultadoria, LDA, Timestamp - Sistemas de Informação, SA</w:t>
      </w:r>
      <w:r w:rsidR="00A8067A">
        <w:t xml:space="preserve">; </w:t>
      </w:r>
      <w:r w:rsidR="00A8067A" w:rsidRPr="00A8067A">
        <w:t>World Network Projects Campus, Unipessoal, Lda</w:t>
      </w:r>
    </w:p>
    <w:p w14:paraId="09A48036" w14:textId="30854794" w:rsidR="00A8067A" w:rsidRDefault="00A8067A" w:rsidP="003B2061">
      <w:pPr>
        <w:pStyle w:val="ListParagraph"/>
        <w:numPr>
          <w:ilvl w:val="0"/>
          <w:numId w:val="8"/>
        </w:numPr>
      </w:pPr>
      <w:r>
        <w:rPr>
          <w:b/>
          <w:bCs/>
        </w:rPr>
        <w:t xml:space="preserve">Obtenção de licenças empresariais para o software CLion. </w:t>
      </w:r>
      <w:r>
        <w:t>Como diretor de curso contactei a empresa JetBrains com o objetivo de obter uma licença institucional para o software CLion, necessário na disciplina Estruturas de Dados e Algoritmos (os alunos já possuíam licenças pessoais, gratuitas).</w:t>
      </w:r>
    </w:p>
    <w:p w14:paraId="1F032C7C" w14:textId="580194E6" w:rsidR="00A8067A" w:rsidRPr="00A8067A" w:rsidRDefault="00A8067A" w:rsidP="003B2061">
      <w:pPr>
        <w:pStyle w:val="ListParagraph"/>
        <w:numPr>
          <w:ilvl w:val="0"/>
          <w:numId w:val="8"/>
        </w:numPr>
      </w:pPr>
      <w:r>
        <w:rPr>
          <w:b/>
          <w:bCs/>
        </w:rPr>
        <w:t xml:space="preserve">Participação na Avaliação Institucional pela A3ES. </w:t>
      </w:r>
      <w:r>
        <w:t xml:space="preserve">Como diretor de curso participei numa reunião de com a Comissão de Avaliação Externa, no âmbito da </w:t>
      </w:r>
      <w:r w:rsidR="008307F1">
        <w:t>avaliação institucional</w:t>
      </w:r>
      <w:r>
        <w:t xml:space="preserve"> da Universidade da Madeira.</w:t>
      </w:r>
    </w:p>
    <w:p w14:paraId="571BB220" w14:textId="1096F590" w:rsidR="005D07CC" w:rsidRDefault="005D07CC" w:rsidP="003B2061">
      <w:pPr>
        <w:pStyle w:val="Heading2"/>
      </w:pPr>
      <w:bookmarkStart w:id="32" w:name="_Toc175736928"/>
      <w:bookmarkStart w:id="33" w:name="_Toc178169419"/>
      <w:r w:rsidRPr="008754DA">
        <w:t>Participação em 4 júris de mestrado na qualidade de arguente.</w:t>
      </w:r>
      <w:bookmarkEnd w:id="32"/>
      <w:bookmarkEnd w:id="33"/>
    </w:p>
    <w:p w14:paraId="06176684" w14:textId="576FAA23" w:rsidR="00D36638" w:rsidRDefault="00D36638" w:rsidP="007F4E49">
      <w:r>
        <w:t xml:space="preserve">Durante o período em avaliação participei em vários júris de mestrado na qualidade de arguente, orientador e presidente. </w:t>
      </w:r>
      <w:r w:rsidR="00F813B0" w:rsidRPr="00F813B0">
        <w:t xml:space="preserve">A seguir, apresenta-se um resumo que indica o nome do aluno, a data e o título dos projetos nos quais </w:t>
      </w:r>
      <w:r w:rsidR="00F813B0">
        <w:t>particpei</w:t>
      </w:r>
      <w:r w:rsidR="00F813B0" w:rsidRPr="00F813B0">
        <w:t xml:space="preserve"> como </w:t>
      </w:r>
      <w:r w:rsidR="00F813B0" w:rsidRPr="00F813B0">
        <w:rPr>
          <w:b/>
          <w:bCs/>
        </w:rPr>
        <w:t>arguente</w:t>
      </w:r>
      <w:r w:rsidR="00F813B0" w:rsidRPr="00F813B0">
        <w:t xml:space="preserve"> ou </w:t>
      </w:r>
      <w:r w:rsidR="00F813B0" w:rsidRPr="00F813B0">
        <w:rPr>
          <w:b/>
          <w:bCs/>
        </w:rPr>
        <w:t>presidente</w:t>
      </w:r>
      <w:r w:rsidR="00F813B0" w:rsidRPr="00F813B0">
        <w:t xml:space="preserve"> de júri</w:t>
      </w:r>
      <w:r w:rsidR="00292C15">
        <w:t xml:space="preserve">. Todos os despachos/editais que comprovam a participação </w:t>
      </w:r>
      <w:r w:rsidR="00F813B0">
        <w:t>nestes</w:t>
      </w:r>
      <w:r w:rsidR="00292C15">
        <w:t xml:space="preserve"> poderá ser consultada no repositório</w:t>
      </w:r>
      <w:r w:rsidR="001C1256">
        <w:t xml:space="preserve"> </w:t>
      </w:r>
      <w:r w:rsidR="001C1256">
        <w:fldChar w:fldCharType="begin"/>
      </w:r>
      <w:r w:rsidR="001C1256">
        <w:instrText xml:space="preserve"> ADDIN ZOTERO_ITEM CSL_CITATION {"citationID":"BOjsCo8h","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1C1256">
        <w:fldChar w:fldCharType="separate"/>
      </w:r>
      <w:r w:rsidR="001C1256">
        <w:rPr>
          <w:noProof/>
        </w:rPr>
        <w:t>[1]</w:t>
      </w:r>
      <w:r w:rsidR="001C1256">
        <w:fldChar w:fldCharType="end"/>
      </w:r>
      <w:r w:rsidR="00F813B0">
        <w:t xml:space="preserve"> (secção</w:t>
      </w:r>
      <w:r w:rsidR="001C1256">
        <w:t>:</w:t>
      </w:r>
      <w:r w:rsidR="00F813B0">
        <w:t xml:space="preserve"> </w:t>
      </w:r>
      <w:r w:rsidR="00F813B0" w:rsidRPr="00F813B0">
        <w:t>Comprovativos de Participação em Júris de Provas Públicas</w:t>
      </w:r>
      <w:r w:rsidR="00F813B0">
        <w:t>):</w:t>
      </w:r>
    </w:p>
    <w:p w14:paraId="64C6BD84" w14:textId="77777777" w:rsidR="00FF0FA4" w:rsidRPr="003950BC" w:rsidRDefault="00FF0FA4" w:rsidP="003B2061">
      <w:pPr>
        <w:pStyle w:val="ListParagraph"/>
        <w:numPr>
          <w:ilvl w:val="0"/>
          <w:numId w:val="2"/>
        </w:numPr>
        <w:rPr>
          <w:lang w:val="en-US"/>
        </w:rPr>
      </w:pPr>
      <w:r w:rsidRPr="003950BC">
        <w:rPr>
          <w:b/>
          <w:bCs/>
          <w:lang w:val="en-US"/>
        </w:rPr>
        <w:t>Aluno</w:t>
      </w:r>
      <w:r w:rsidRPr="003950BC">
        <w:rPr>
          <w:lang w:val="en-US"/>
        </w:rPr>
        <w:t xml:space="preserve">: Leonel Duarte Camacho Freitas, </w:t>
      </w:r>
      <w:r w:rsidRPr="003950BC">
        <w:rPr>
          <w:b/>
          <w:bCs/>
          <w:lang w:val="en-US"/>
        </w:rPr>
        <w:t>Título</w:t>
      </w:r>
      <w:r w:rsidRPr="003950BC">
        <w:rPr>
          <w:lang w:val="en-US"/>
        </w:rPr>
        <w:t xml:space="preserve">: Low Cost loT Monitoring Solution for Increased Student Awareness on Campus, </w:t>
      </w:r>
      <w:r w:rsidRPr="003950BC">
        <w:rPr>
          <w:b/>
          <w:bCs/>
          <w:lang w:val="en-US"/>
        </w:rPr>
        <w:t>Data</w:t>
      </w:r>
      <w:r w:rsidRPr="003950BC">
        <w:rPr>
          <w:lang w:val="en-US"/>
        </w:rPr>
        <w:t>: 18/02/2021</w:t>
      </w:r>
    </w:p>
    <w:p w14:paraId="37614FF7" w14:textId="77777777" w:rsidR="00FF0FA4" w:rsidRPr="003950BC" w:rsidRDefault="00FF0FA4" w:rsidP="003B2061">
      <w:pPr>
        <w:pStyle w:val="ListParagraph"/>
        <w:numPr>
          <w:ilvl w:val="0"/>
          <w:numId w:val="2"/>
        </w:numPr>
      </w:pPr>
      <w:r w:rsidRPr="003950BC">
        <w:rPr>
          <w:b/>
          <w:bCs/>
        </w:rPr>
        <w:t>Aluno</w:t>
      </w:r>
      <w:r w:rsidRPr="003950BC">
        <w:t xml:space="preserve">: Filipe Alexandre Nóbrega Moura, </w:t>
      </w:r>
      <w:r w:rsidRPr="003950BC">
        <w:rPr>
          <w:b/>
          <w:bCs/>
        </w:rPr>
        <w:t>Título</w:t>
      </w:r>
      <w:r w:rsidRPr="003950BC">
        <w:t xml:space="preserve">: Desenvolvimento de um Sistema loT com Diferentes Formas de Interação, </w:t>
      </w:r>
      <w:r w:rsidRPr="003950BC">
        <w:rPr>
          <w:b/>
          <w:bCs/>
        </w:rPr>
        <w:t>Data</w:t>
      </w:r>
      <w:r w:rsidRPr="003950BC">
        <w:t>: 09/04/2021</w:t>
      </w:r>
    </w:p>
    <w:p w14:paraId="2B45767F" w14:textId="77777777" w:rsidR="00FF0FA4" w:rsidRPr="003950BC" w:rsidRDefault="00FF0FA4" w:rsidP="003B2061">
      <w:pPr>
        <w:pStyle w:val="ListParagraph"/>
        <w:numPr>
          <w:ilvl w:val="0"/>
          <w:numId w:val="2"/>
        </w:numPr>
      </w:pPr>
      <w:r w:rsidRPr="003950BC">
        <w:rPr>
          <w:b/>
          <w:bCs/>
        </w:rPr>
        <w:t>Aluno</w:t>
      </w:r>
      <w:r w:rsidRPr="003950BC">
        <w:t xml:space="preserve">: Fábio Mateus Rodrigues Abreu, </w:t>
      </w:r>
      <w:r w:rsidRPr="003950BC">
        <w:rPr>
          <w:b/>
          <w:bCs/>
        </w:rPr>
        <w:t>Título</w:t>
      </w:r>
      <w:r w:rsidRPr="003950BC">
        <w:t xml:space="preserve">: Real-Time Application Programming Interfaces for Depicting Aquatic Internet of Things, </w:t>
      </w:r>
      <w:r w:rsidRPr="003950BC">
        <w:rPr>
          <w:b/>
          <w:bCs/>
        </w:rPr>
        <w:t>Data</w:t>
      </w:r>
      <w:r w:rsidRPr="003950BC">
        <w:t>: 21/04/2021</w:t>
      </w:r>
    </w:p>
    <w:p w14:paraId="22DFAFB8" w14:textId="77777777" w:rsidR="00FF0FA4" w:rsidRPr="003950BC" w:rsidRDefault="00FF0FA4" w:rsidP="003B2061">
      <w:pPr>
        <w:pStyle w:val="ListParagraph"/>
        <w:numPr>
          <w:ilvl w:val="0"/>
          <w:numId w:val="2"/>
        </w:numPr>
      </w:pPr>
      <w:r w:rsidRPr="003950BC">
        <w:rPr>
          <w:b/>
          <w:bCs/>
        </w:rPr>
        <w:t>Aluno</w:t>
      </w:r>
      <w:r w:rsidRPr="003950BC">
        <w:t xml:space="preserve">: Bruno Miguel Pereira da Silva, </w:t>
      </w:r>
      <w:r w:rsidRPr="003950BC">
        <w:rPr>
          <w:b/>
          <w:bCs/>
        </w:rPr>
        <w:t>Título</w:t>
      </w:r>
      <w:r w:rsidRPr="003950BC">
        <w:t xml:space="preserve">: A Computational Software Tool for Satellite Laser Altimetry Data Processing. Analysis and Visualisation, </w:t>
      </w:r>
      <w:r w:rsidRPr="003950BC">
        <w:rPr>
          <w:b/>
          <w:bCs/>
        </w:rPr>
        <w:t>Data</w:t>
      </w:r>
      <w:r w:rsidRPr="003950BC">
        <w:t>: 02/06/2021</w:t>
      </w:r>
    </w:p>
    <w:p w14:paraId="7A64E78D" w14:textId="77777777" w:rsidR="00FF0FA4" w:rsidRPr="003950BC" w:rsidRDefault="00FF0FA4" w:rsidP="003B2061">
      <w:pPr>
        <w:pStyle w:val="ListParagraph"/>
        <w:numPr>
          <w:ilvl w:val="0"/>
          <w:numId w:val="2"/>
        </w:numPr>
      </w:pPr>
      <w:r w:rsidRPr="003950BC">
        <w:rPr>
          <w:b/>
          <w:bCs/>
        </w:rPr>
        <w:t>Aluno</w:t>
      </w:r>
      <w:r w:rsidRPr="003950BC">
        <w:t xml:space="preserve">: Francisco João Mendonça Teixeira, </w:t>
      </w:r>
      <w:r w:rsidRPr="003950BC">
        <w:rPr>
          <w:b/>
          <w:bCs/>
        </w:rPr>
        <w:t>Título</w:t>
      </w:r>
      <w:r w:rsidRPr="003950BC">
        <w:t xml:space="preserve">: Interações gestuais para plataformas Streaming de vídeo, </w:t>
      </w:r>
      <w:r w:rsidRPr="003950BC">
        <w:rPr>
          <w:b/>
          <w:bCs/>
        </w:rPr>
        <w:t>Data</w:t>
      </w:r>
      <w:r w:rsidRPr="003950BC">
        <w:t>: 27/07/2021</w:t>
      </w:r>
    </w:p>
    <w:p w14:paraId="0C1417E4" w14:textId="77777777" w:rsidR="00FF0FA4" w:rsidRPr="003950BC" w:rsidRDefault="00FF0FA4" w:rsidP="003B2061">
      <w:pPr>
        <w:pStyle w:val="ListParagraph"/>
        <w:numPr>
          <w:ilvl w:val="0"/>
          <w:numId w:val="2"/>
        </w:numPr>
      </w:pPr>
      <w:r w:rsidRPr="003950BC">
        <w:rPr>
          <w:b/>
          <w:bCs/>
        </w:rPr>
        <w:t>Aluno</w:t>
      </w:r>
      <w:r w:rsidRPr="003950BC">
        <w:t xml:space="preserve">: José Ricardo de Abreu Carvalho, </w:t>
      </w:r>
      <w:r w:rsidRPr="003950BC">
        <w:rPr>
          <w:b/>
          <w:bCs/>
        </w:rPr>
        <w:t>Título</w:t>
      </w:r>
      <w:r w:rsidRPr="003950BC">
        <w:t xml:space="preserve">: Pesquisa Multimodal de Imagens em Dispositivos Móveis, </w:t>
      </w:r>
      <w:r w:rsidRPr="003950BC">
        <w:rPr>
          <w:b/>
          <w:bCs/>
        </w:rPr>
        <w:t>Data</w:t>
      </w:r>
      <w:r w:rsidRPr="003950BC">
        <w:t>: 03/12/2021</w:t>
      </w:r>
    </w:p>
    <w:p w14:paraId="79E54F7B" w14:textId="77777777" w:rsidR="00FF0FA4" w:rsidRPr="003950BC" w:rsidRDefault="00FF0FA4" w:rsidP="003B2061">
      <w:pPr>
        <w:pStyle w:val="ListParagraph"/>
        <w:numPr>
          <w:ilvl w:val="0"/>
          <w:numId w:val="2"/>
        </w:numPr>
        <w:rPr>
          <w:lang w:val="en-US"/>
        </w:rPr>
      </w:pPr>
      <w:r w:rsidRPr="003950BC">
        <w:rPr>
          <w:b/>
          <w:bCs/>
          <w:lang w:val="en-US"/>
        </w:rPr>
        <w:lastRenderedPageBreak/>
        <w:t>Aluno</w:t>
      </w:r>
      <w:r w:rsidRPr="003950BC">
        <w:rPr>
          <w:lang w:val="en-US"/>
        </w:rPr>
        <w:t xml:space="preserve">: Cristiano Silva França, </w:t>
      </w:r>
      <w:r w:rsidRPr="003950BC">
        <w:rPr>
          <w:b/>
          <w:bCs/>
          <w:lang w:val="en-US"/>
        </w:rPr>
        <w:t>Título</w:t>
      </w:r>
      <w:r w:rsidRPr="003950BC">
        <w:rPr>
          <w:lang w:val="en-US"/>
        </w:rPr>
        <w:t xml:space="preserve">: Virtual Reality Environments as a therapeutic Technique in Reabilitation of physical and cognitive training in soccer players, </w:t>
      </w:r>
      <w:r w:rsidRPr="003950BC">
        <w:rPr>
          <w:b/>
          <w:bCs/>
          <w:lang w:val="en-US"/>
        </w:rPr>
        <w:t>Data</w:t>
      </w:r>
      <w:r w:rsidRPr="003950BC">
        <w:rPr>
          <w:lang w:val="en-US"/>
        </w:rPr>
        <w:t>: 20/01/2022</w:t>
      </w:r>
    </w:p>
    <w:p w14:paraId="6D2710BA" w14:textId="77777777" w:rsidR="00FF0FA4" w:rsidRPr="003950BC" w:rsidRDefault="00FF0FA4" w:rsidP="003B2061">
      <w:pPr>
        <w:pStyle w:val="ListParagraph"/>
        <w:numPr>
          <w:ilvl w:val="0"/>
          <w:numId w:val="2"/>
        </w:numPr>
      </w:pPr>
      <w:r w:rsidRPr="003950BC">
        <w:rPr>
          <w:b/>
          <w:bCs/>
        </w:rPr>
        <w:t>Aluno</w:t>
      </w:r>
      <w:r w:rsidRPr="003950BC">
        <w:t xml:space="preserve">: João Leandro Gouveia Mende, </w:t>
      </w:r>
      <w:r w:rsidRPr="003950BC">
        <w:rPr>
          <w:b/>
          <w:bCs/>
        </w:rPr>
        <w:t>Título</w:t>
      </w:r>
      <w:r w:rsidRPr="003950BC">
        <w:t xml:space="preserve">: Desenvolvimento de um Sistema de Gestão de Funcionalidades de Business Intelligence em Plataforma de low-code, </w:t>
      </w:r>
      <w:r w:rsidRPr="003950BC">
        <w:rPr>
          <w:b/>
          <w:bCs/>
        </w:rPr>
        <w:t>Data</w:t>
      </w:r>
      <w:r w:rsidRPr="003950BC">
        <w:t>: 19/06/2022</w:t>
      </w:r>
    </w:p>
    <w:p w14:paraId="0EB990C1" w14:textId="77777777" w:rsidR="00FF0FA4" w:rsidRPr="003950BC" w:rsidRDefault="00FF0FA4" w:rsidP="003B2061">
      <w:pPr>
        <w:pStyle w:val="ListParagraph"/>
        <w:numPr>
          <w:ilvl w:val="0"/>
          <w:numId w:val="2"/>
        </w:numPr>
        <w:rPr>
          <w:lang w:val="en-US"/>
        </w:rPr>
      </w:pPr>
      <w:r w:rsidRPr="003950BC">
        <w:rPr>
          <w:b/>
          <w:bCs/>
          <w:lang w:val="en-US"/>
        </w:rPr>
        <w:t>Aluno</w:t>
      </w:r>
      <w:r w:rsidRPr="003950BC">
        <w:rPr>
          <w:lang w:val="en-US"/>
        </w:rPr>
        <w:t xml:space="preserve">: Pedro Alexandre Gomes Rodrigues, </w:t>
      </w:r>
      <w:r w:rsidRPr="003950BC">
        <w:rPr>
          <w:b/>
          <w:bCs/>
          <w:lang w:val="en-US"/>
        </w:rPr>
        <w:t>Título</w:t>
      </w:r>
      <w:r w:rsidRPr="003950BC">
        <w:rPr>
          <w:lang w:val="en-US"/>
        </w:rPr>
        <w:t xml:space="preserve">: A Framework for Al Driven Neurorehabilitation Training: The Profiling Challenge, </w:t>
      </w:r>
      <w:r w:rsidRPr="003950BC">
        <w:rPr>
          <w:b/>
          <w:bCs/>
          <w:lang w:val="en-US"/>
        </w:rPr>
        <w:t>Data</w:t>
      </w:r>
      <w:r w:rsidRPr="003950BC">
        <w:rPr>
          <w:lang w:val="en-US"/>
        </w:rPr>
        <w:t>: 18/11/2022</w:t>
      </w:r>
    </w:p>
    <w:p w14:paraId="7FF30637" w14:textId="77777777" w:rsidR="00FF0FA4" w:rsidRPr="003950BC" w:rsidRDefault="00FF0FA4" w:rsidP="003B2061">
      <w:pPr>
        <w:pStyle w:val="ListParagraph"/>
        <w:numPr>
          <w:ilvl w:val="0"/>
          <w:numId w:val="2"/>
        </w:numPr>
      </w:pPr>
      <w:r w:rsidRPr="003950BC">
        <w:rPr>
          <w:b/>
          <w:bCs/>
        </w:rPr>
        <w:t>Aluno</w:t>
      </w:r>
      <w:r w:rsidRPr="003950BC">
        <w:t xml:space="preserve">: João Baptista Coelho Freitas, </w:t>
      </w:r>
      <w:r w:rsidRPr="003950BC">
        <w:rPr>
          <w:b/>
          <w:bCs/>
        </w:rPr>
        <w:t>Título</w:t>
      </w:r>
      <w:r w:rsidRPr="003950BC">
        <w:t xml:space="preserve">: Aumentando a Usabilidade dos Sistemas Gestores  de Exposições Interativas para Curadores de Museus, </w:t>
      </w:r>
      <w:r w:rsidRPr="003950BC">
        <w:rPr>
          <w:b/>
          <w:bCs/>
        </w:rPr>
        <w:t>Data</w:t>
      </w:r>
      <w:r w:rsidRPr="003950BC">
        <w:t>: 24/11/2022</w:t>
      </w:r>
    </w:p>
    <w:p w14:paraId="29425E79" w14:textId="77777777" w:rsidR="00FF0FA4" w:rsidRPr="003950BC" w:rsidRDefault="00FF0FA4" w:rsidP="003B2061">
      <w:pPr>
        <w:pStyle w:val="ListParagraph"/>
        <w:numPr>
          <w:ilvl w:val="0"/>
          <w:numId w:val="2"/>
        </w:numPr>
        <w:rPr>
          <w:lang w:val="en-US"/>
        </w:rPr>
      </w:pPr>
      <w:r w:rsidRPr="003950BC">
        <w:rPr>
          <w:b/>
          <w:bCs/>
          <w:lang w:val="en-US"/>
        </w:rPr>
        <w:t>Aluno</w:t>
      </w:r>
      <w:r w:rsidRPr="003950BC">
        <w:rPr>
          <w:lang w:val="en-US"/>
        </w:rPr>
        <w:t xml:space="preserve">: Ricardo Jorge Pedras Martins, </w:t>
      </w:r>
      <w:r w:rsidRPr="003950BC">
        <w:rPr>
          <w:b/>
          <w:bCs/>
          <w:lang w:val="en-US"/>
        </w:rPr>
        <w:t>Título</w:t>
      </w:r>
      <w:r w:rsidRPr="003950BC">
        <w:rPr>
          <w:lang w:val="en-US"/>
        </w:rPr>
        <w:t xml:space="preserve">: Data-Driven Modeling Of Energy Consumption In Industrial Kitchens - Detection Of Activations And Unsupervised Classification, </w:t>
      </w:r>
      <w:r w:rsidRPr="003950BC">
        <w:rPr>
          <w:b/>
          <w:bCs/>
          <w:lang w:val="en-US"/>
        </w:rPr>
        <w:t>Data</w:t>
      </w:r>
      <w:r w:rsidRPr="003950BC">
        <w:rPr>
          <w:lang w:val="en-US"/>
        </w:rPr>
        <w:t>: 30/11/2022</w:t>
      </w:r>
    </w:p>
    <w:p w14:paraId="722F1069" w14:textId="77777777" w:rsidR="00FF0FA4" w:rsidRPr="003950BC" w:rsidRDefault="00FF0FA4" w:rsidP="003B2061">
      <w:pPr>
        <w:pStyle w:val="ListParagraph"/>
        <w:numPr>
          <w:ilvl w:val="0"/>
          <w:numId w:val="2"/>
        </w:numPr>
        <w:rPr>
          <w:lang w:val="en-US"/>
        </w:rPr>
      </w:pPr>
      <w:r w:rsidRPr="003950BC">
        <w:rPr>
          <w:b/>
          <w:bCs/>
          <w:lang w:val="en-US"/>
        </w:rPr>
        <w:t>Aluno</w:t>
      </w:r>
      <w:r w:rsidRPr="003950BC">
        <w:rPr>
          <w:lang w:val="en-US"/>
        </w:rPr>
        <w:t xml:space="preserve">: Eduardo Alexandre Romão Coelho , </w:t>
      </w:r>
      <w:r w:rsidRPr="003950BC">
        <w:rPr>
          <w:b/>
          <w:bCs/>
          <w:lang w:val="en-US"/>
        </w:rPr>
        <w:t>Título</w:t>
      </w:r>
      <w:r w:rsidRPr="003950BC">
        <w:rPr>
          <w:lang w:val="en-US"/>
        </w:rPr>
        <w:t xml:space="preserve">: Psyment: security design and implementation of a psychological assessment supportive web platform , </w:t>
      </w:r>
      <w:r w:rsidRPr="003950BC">
        <w:rPr>
          <w:b/>
          <w:bCs/>
          <w:lang w:val="en-US"/>
        </w:rPr>
        <w:t>Data</w:t>
      </w:r>
      <w:r w:rsidRPr="003950BC">
        <w:rPr>
          <w:lang w:val="en-US"/>
        </w:rPr>
        <w:t>: 16/02/2023</w:t>
      </w:r>
    </w:p>
    <w:p w14:paraId="12957ECA" w14:textId="77777777" w:rsidR="00FF0FA4" w:rsidRPr="003950BC" w:rsidRDefault="00FF0FA4" w:rsidP="003B2061">
      <w:pPr>
        <w:pStyle w:val="ListParagraph"/>
        <w:numPr>
          <w:ilvl w:val="0"/>
          <w:numId w:val="2"/>
        </w:numPr>
        <w:rPr>
          <w:lang w:val="en-US"/>
        </w:rPr>
      </w:pPr>
      <w:r w:rsidRPr="003950BC">
        <w:rPr>
          <w:b/>
          <w:bCs/>
          <w:lang w:val="en-US"/>
        </w:rPr>
        <w:t>Aluno</w:t>
      </w:r>
      <w:r w:rsidRPr="003950BC">
        <w:rPr>
          <w:lang w:val="en-US"/>
        </w:rPr>
        <w:t xml:space="preserve">: Vítor Hugo Silva Freitas , </w:t>
      </w:r>
      <w:r w:rsidRPr="003950BC">
        <w:rPr>
          <w:b/>
          <w:bCs/>
          <w:lang w:val="en-US"/>
        </w:rPr>
        <w:t>Título</w:t>
      </w:r>
      <w:r w:rsidRPr="003950BC">
        <w:rPr>
          <w:lang w:val="en-US"/>
        </w:rPr>
        <w:t xml:space="preserve">: Extension of action rule grammar and implemention of processing engine of a DEMO based low-code platform , </w:t>
      </w:r>
      <w:r w:rsidRPr="003950BC">
        <w:rPr>
          <w:b/>
          <w:bCs/>
          <w:lang w:val="en-US"/>
        </w:rPr>
        <w:t>Data</w:t>
      </w:r>
      <w:r w:rsidRPr="003950BC">
        <w:rPr>
          <w:lang w:val="en-US"/>
        </w:rPr>
        <w:t>: 05/07/2023</w:t>
      </w:r>
    </w:p>
    <w:p w14:paraId="0C2DBB6A" w14:textId="77777777" w:rsidR="00FF0FA4" w:rsidRPr="003950BC" w:rsidRDefault="00FF0FA4" w:rsidP="003B2061">
      <w:pPr>
        <w:pStyle w:val="ListParagraph"/>
        <w:numPr>
          <w:ilvl w:val="0"/>
          <w:numId w:val="2"/>
        </w:numPr>
      </w:pPr>
      <w:r w:rsidRPr="003950BC">
        <w:rPr>
          <w:b/>
          <w:bCs/>
        </w:rPr>
        <w:t>Aluno</w:t>
      </w:r>
      <w:r w:rsidRPr="003950BC">
        <w:t xml:space="preserve">: José Gabriel dos Santos Gomes Agrela , </w:t>
      </w:r>
      <w:r w:rsidRPr="003950BC">
        <w:rPr>
          <w:b/>
          <w:bCs/>
        </w:rPr>
        <w:t>Título</w:t>
      </w:r>
      <w:r w:rsidRPr="003950BC">
        <w:t xml:space="preserve">: Customizing Experiences for Mobile virtual Reality , </w:t>
      </w:r>
      <w:r w:rsidRPr="003950BC">
        <w:rPr>
          <w:b/>
          <w:bCs/>
        </w:rPr>
        <w:t>Data</w:t>
      </w:r>
      <w:r w:rsidRPr="003950BC">
        <w:t>: 27/10/2023</w:t>
      </w:r>
    </w:p>
    <w:p w14:paraId="517B958B" w14:textId="77777777" w:rsidR="00FF0FA4" w:rsidRPr="003950BC" w:rsidRDefault="00FF0FA4" w:rsidP="003B2061">
      <w:pPr>
        <w:pStyle w:val="ListParagraph"/>
        <w:numPr>
          <w:ilvl w:val="0"/>
          <w:numId w:val="2"/>
        </w:numPr>
      </w:pPr>
      <w:r w:rsidRPr="003950BC">
        <w:rPr>
          <w:b/>
          <w:bCs/>
        </w:rPr>
        <w:t>Aluno</w:t>
      </w:r>
      <w:r w:rsidRPr="003950BC">
        <w:t xml:space="preserve">: Diego Andrés da Silva Briceno , </w:t>
      </w:r>
      <w:r w:rsidRPr="003950BC">
        <w:rPr>
          <w:b/>
          <w:bCs/>
        </w:rPr>
        <w:t>Título</w:t>
      </w:r>
      <w:r w:rsidRPr="003950BC">
        <w:t xml:space="preserve">: AQUA: Explorando a Gamificação e ciência cidadã na Monitoruação da Biodiversidade de cetáceos , </w:t>
      </w:r>
      <w:r w:rsidRPr="003950BC">
        <w:rPr>
          <w:b/>
          <w:bCs/>
        </w:rPr>
        <w:t>Data</w:t>
      </w:r>
      <w:r w:rsidRPr="003950BC">
        <w:t>: 02/11/2023</w:t>
      </w:r>
    </w:p>
    <w:p w14:paraId="0D24CCA4" w14:textId="77777777" w:rsidR="00FF0FA4" w:rsidRPr="003950BC" w:rsidRDefault="00FF0FA4" w:rsidP="003B2061">
      <w:pPr>
        <w:pStyle w:val="ListParagraph"/>
        <w:numPr>
          <w:ilvl w:val="0"/>
          <w:numId w:val="2"/>
        </w:numPr>
      </w:pPr>
      <w:r w:rsidRPr="003950BC">
        <w:rPr>
          <w:b/>
          <w:bCs/>
        </w:rPr>
        <w:t>Aluno</w:t>
      </w:r>
      <w:r w:rsidRPr="003950BC">
        <w:t xml:space="preserve">: Paulo Tomás Caires Teles , </w:t>
      </w:r>
      <w:r w:rsidRPr="003950BC">
        <w:rPr>
          <w:b/>
          <w:bCs/>
        </w:rPr>
        <w:t>Título</w:t>
      </w:r>
      <w:r w:rsidRPr="003950BC">
        <w:t xml:space="preserve">: Interconnection of BIM and VR/AR technologies: Possibilities and challenges , </w:t>
      </w:r>
      <w:r w:rsidRPr="003950BC">
        <w:rPr>
          <w:b/>
          <w:bCs/>
        </w:rPr>
        <w:t>Data</w:t>
      </w:r>
      <w:r w:rsidRPr="003950BC">
        <w:t>: 26/01/2024</w:t>
      </w:r>
    </w:p>
    <w:p w14:paraId="57CB6C92" w14:textId="77777777" w:rsidR="00FF0FA4" w:rsidRPr="00FF0FA4" w:rsidRDefault="00FF0FA4" w:rsidP="003B2061">
      <w:pPr>
        <w:pStyle w:val="ListParagraph"/>
        <w:numPr>
          <w:ilvl w:val="0"/>
          <w:numId w:val="2"/>
        </w:numPr>
      </w:pPr>
      <w:r w:rsidRPr="003950BC">
        <w:rPr>
          <w:b/>
          <w:bCs/>
        </w:rPr>
        <w:t>Aluno</w:t>
      </w:r>
      <w:r w:rsidRPr="003950BC">
        <w:t xml:space="preserve">: Rafael António Fernandes e Costa Marques Candeias , </w:t>
      </w:r>
      <w:r w:rsidRPr="003950BC">
        <w:rPr>
          <w:b/>
          <w:bCs/>
        </w:rPr>
        <w:t>Título</w:t>
      </w:r>
      <w:r w:rsidRPr="003950BC">
        <w:t xml:space="preserve">: Contributions for Soil Nutrient Estimation Using Earth Observation Data: Datasets, Toolkits and Semi-Supervised Learning , </w:t>
      </w:r>
      <w:r w:rsidRPr="003950BC">
        <w:rPr>
          <w:b/>
          <w:bCs/>
        </w:rPr>
        <w:t>Data</w:t>
      </w:r>
      <w:r w:rsidRPr="003950BC">
        <w:t>: 17/05/2024</w:t>
      </w:r>
    </w:p>
    <w:p w14:paraId="63173F41" w14:textId="4630DD92" w:rsidR="00FF0FA4" w:rsidRDefault="00FF0FA4" w:rsidP="007F4E49">
      <w:r>
        <w:t xml:space="preserve">Além das participações em Júris de mestrado como arguente, participei em outras defesas públicas na qualidade de </w:t>
      </w:r>
      <w:r w:rsidRPr="00BF6B9D">
        <w:rPr>
          <w:b/>
          <w:bCs/>
        </w:rPr>
        <w:t>presidente</w:t>
      </w:r>
      <w:r>
        <w:t xml:space="preserve"> </w:t>
      </w:r>
      <w:r w:rsidRPr="00BF6B9D">
        <w:rPr>
          <w:b/>
          <w:bCs/>
        </w:rPr>
        <w:t>do</w:t>
      </w:r>
      <w:r>
        <w:t xml:space="preserve"> </w:t>
      </w:r>
      <w:r w:rsidRPr="00BF6B9D">
        <w:rPr>
          <w:b/>
          <w:bCs/>
        </w:rPr>
        <w:t>Júri</w:t>
      </w:r>
      <w:r>
        <w:t>:</w:t>
      </w:r>
    </w:p>
    <w:p w14:paraId="4D31607C" w14:textId="40BB1901" w:rsidR="00FF0FA4" w:rsidRPr="00FF0FA4" w:rsidRDefault="00FF0FA4" w:rsidP="003B2061">
      <w:pPr>
        <w:pStyle w:val="ListParagraph"/>
        <w:numPr>
          <w:ilvl w:val="0"/>
          <w:numId w:val="16"/>
        </w:numPr>
        <w:rPr>
          <w:lang w:val="en-US"/>
        </w:rPr>
      </w:pPr>
      <w:r w:rsidRPr="00FF0FA4">
        <w:rPr>
          <w:b/>
          <w:bCs/>
          <w:lang w:val="en-US"/>
        </w:rPr>
        <w:t>Aluno</w:t>
      </w:r>
      <w:r w:rsidRPr="00FF0FA4">
        <w:rPr>
          <w:lang w:val="en-US"/>
        </w:rPr>
        <w:t xml:space="preserve">: Sérgio Gonçalves </w:t>
      </w:r>
      <w:r>
        <w:rPr>
          <w:lang w:val="en-US"/>
        </w:rPr>
        <w:t>S</w:t>
      </w:r>
      <w:r w:rsidRPr="00FF0FA4">
        <w:rPr>
          <w:lang w:val="en-US"/>
        </w:rPr>
        <w:t xml:space="preserve">umares Betencourt Ribeiro, </w:t>
      </w:r>
      <w:r w:rsidRPr="00FF0FA4">
        <w:rPr>
          <w:b/>
          <w:bCs/>
          <w:lang w:val="en-US"/>
        </w:rPr>
        <w:t>Título</w:t>
      </w:r>
      <w:r w:rsidRPr="00FF0FA4">
        <w:rPr>
          <w:lang w:val="en-US"/>
        </w:rPr>
        <w:t xml:space="preserve">: Swarm </w:t>
      </w:r>
      <w:r>
        <w:rPr>
          <w:lang w:val="en-US"/>
        </w:rPr>
        <w:t>I</w:t>
      </w:r>
      <w:r w:rsidRPr="00FF0FA4">
        <w:rPr>
          <w:lang w:val="en-US"/>
        </w:rPr>
        <w:t xml:space="preserve">ntelligence and Metaphorless Algorithms for solving Nonlinear Equation systems , </w:t>
      </w:r>
      <w:r w:rsidRPr="00FF0FA4">
        <w:rPr>
          <w:b/>
          <w:bCs/>
          <w:lang w:val="en-US"/>
        </w:rPr>
        <w:t>Data</w:t>
      </w:r>
      <w:r w:rsidRPr="00FF0FA4">
        <w:rPr>
          <w:lang w:val="en-US"/>
        </w:rPr>
        <w:t xml:space="preserve">: </w:t>
      </w:r>
      <w:r w:rsidR="00C90D55" w:rsidRPr="00C90D55">
        <w:rPr>
          <w:lang w:val="en-US"/>
        </w:rPr>
        <w:t>13/10/2023</w:t>
      </w:r>
    </w:p>
    <w:p w14:paraId="7A4F5015" w14:textId="4C695873" w:rsidR="00FF0FA4" w:rsidRPr="009B3585" w:rsidRDefault="00FF0FA4" w:rsidP="003B2061">
      <w:pPr>
        <w:pStyle w:val="ListParagraph"/>
        <w:numPr>
          <w:ilvl w:val="0"/>
          <w:numId w:val="16"/>
        </w:numPr>
        <w:rPr>
          <w:lang w:val="en-US"/>
        </w:rPr>
      </w:pPr>
      <w:r w:rsidRPr="00FF0FA4">
        <w:rPr>
          <w:b/>
          <w:bCs/>
          <w:lang w:val="en-US"/>
        </w:rPr>
        <w:t>Aluno</w:t>
      </w:r>
      <w:r w:rsidRPr="00FF0FA4">
        <w:rPr>
          <w:lang w:val="en-US"/>
        </w:rPr>
        <w:t xml:space="preserve">: Ricardo Daniel </w:t>
      </w:r>
      <w:r>
        <w:rPr>
          <w:lang w:val="en-US"/>
        </w:rPr>
        <w:t>P</w:t>
      </w:r>
      <w:r w:rsidRPr="00FF0FA4">
        <w:rPr>
          <w:lang w:val="en-US"/>
        </w:rPr>
        <w:t xml:space="preserve">inheiro, </w:t>
      </w:r>
      <w:r w:rsidRPr="00FF0FA4">
        <w:rPr>
          <w:b/>
          <w:bCs/>
          <w:lang w:val="en-US"/>
        </w:rPr>
        <w:t>Título</w:t>
      </w:r>
      <w:r w:rsidRPr="00FF0FA4">
        <w:rPr>
          <w:lang w:val="en-US"/>
        </w:rPr>
        <w:t xml:space="preserve">: Data Analysis of Trail Running: Runner passage Prediction, </w:t>
      </w:r>
      <w:r w:rsidRPr="00FF0FA4">
        <w:rPr>
          <w:b/>
          <w:bCs/>
          <w:lang w:val="en-US"/>
        </w:rPr>
        <w:t>Data</w:t>
      </w:r>
      <w:r w:rsidRPr="00FF0FA4">
        <w:rPr>
          <w:lang w:val="en-US"/>
        </w:rPr>
        <w:t xml:space="preserve">: </w:t>
      </w:r>
      <w:r w:rsidR="00C90D55" w:rsidRPr="00C90D55">
        <w:rPr>
          <w:lang w:val="en-US"/>
        </w:rPr>
        <w:t>02/02/2024</w:t>
      </w:r>
    </w:p>
    <w:p w14:paraId="6CCD8DFA" w14:textId="77777777" w:rsidR="005D07CC" w:rsidRPr="008754DA" w:rsidRDefault="005D07CC" w:rsidP="003B2061">
      <w:pPr>
        <w:pStyle w:val="Heading2"/>
      </w:pPr>
      <w:bookmarkStart w:id="34" w:name="_Toc175736929"/>
      <w:bookmarkStart w:id="35" w:name="_Toc178169420"/>
      <w:r w:rsidRPr="008754DA">
        <w:t>Participar em 4 ações de divulgação de cursos da UMa.</w:t>
      </w:r>
      <w:bookmarkEnd w:id="34"/>
      <w:bookmarkEnd w:id="35"/>
    </w:p>
    <w:p w14:paraId="06D5E993" w14:textId="469DBE52" w:rsidR="008C21D7" w:rsidRDefault="008C21D7" w:rsidP="007F4E49">
      <w:r>
        <w:t xml:space="preserve">Durante o período em avaliação participei </w:t>
      </w:r>
      <w:r w:rsidR="00865667">
        <w:t>nas seguintes ações de divulgação do curso e por consequência da universidade:</w:t>
      </w:r>
    </w:p>
    <w:p w14:paraId="509CFC98" w14:textId="7AE4C87C" w:rsidR="008349FB" w:rsidRPr="00B04886" w:rsidRDefault="008349FB" w:rsidP="003B2061">
      <w:pPr>
        <w:pStyle w:val="ListParagraph"/>
        <w:numPr>
          <w:ilvl w:val="0"/>
          <w:numId w:val="14"/>
        </w:numPr>
        <w:rPr>
          <w:b/>
          <w:bCs/>
        </w:rPr>
      </w:pPr>
      <w:r>
        <w:lastRenderedPageBreak/>
        <w:t xml:space="preserve">Apresentação do curso ao alunos do </w:t>
      </w:r>
      <w:r w:rsidRPr="008349FB">
        <w:t>Apresentação ao Curso Profissional Técnico de Gestão e Programação de Sistemas Informáticos da Escola Secundária Jaime Moniz</w:t>
      </w:r>
      <w:r>
        <w:t xml:space="preserve">  - </w:t>
      </w:r>
      <w:r w:rsidRPr="00B04886">
        <w:rPr>
          <w:b/>
          <w:bCs/>
        </w:rPr>
        <w:t xml:space="preserve">24 de </w:t>
      </w:r>
      <w:r w:rsidR="00781307" w:rsidRPr="00B04886">
        <w:rPr>
          <w:b/>
          <w:bCs/>
        </w:rPr>
        <w:t>Fevereiro</w:t>
      </w:r>
      <w:r w:rsidRPr="00B04886">
        <w:rPr>
          <w:b/>
          <w:bCs/>
        </w:rPr>
        <w:t xml:space="preserve"> de 2021</w:t>
      </w:r>
    </w:p>
    <w:p w14:paraId="4B955EB3" w14:textId="5A13CA2A" w:rsidR="001F1B6F" w:rsidRPr="00B04886" w:rsidRDefault="001F1B6F" w:rsidP="003B2061">
      <w:pPr>
        <w:pStyle w:val="ListParagraph"/>
        <w:numPr>
          <w:ilvl w:val="0"/>
          <w:numId w:val="14"/>
        </w:numPr>
        <w:rPr>
          <w:b/>
          <w:bCs/>
        </w:rPr>
      </w:pPr>
      <w:r>
        <w:t xml:space="preserve">Apresentação de curso no âmbito do evento UMa Online, </w:t>
      </w:r>
      <w:r w:rsidRPr="00B04886">
        <w:rPr>
          <w:b/>
          <w:bCs/>
        </w:rPr>
        <w:t>Junho de 2021 (2 sessões)</w:t>
      </w:r>
    </w:p>
    <w:p w14:paraId="5D1C7C46" w14:textId="3A6BB21E" w:rsidR="00490B1F" w:rsidRPr="00490B1F" w:rsidRDefault="00490B1F" w:rsidP="003B2061">
      <w:pPr>
        <w:pStyle w:val="ListParagraph"/>
        <w:numPr>
          <w:ilvl w:val="0"/>
          <w:numId w:val="14"/>
        </w:numPr>
      </w:pPr>
      <w:r>
        <w:t xml:space="preserve">Representação da UMa na apresentação da App CS Marítimo – </w:t>
      </w:r>
      <w:r w:rsidRPr="00B04886">
        <w:rPr>
          <w:b/>
          <w:bCs/>
        </w:rPr>
        <w:t>19 de Outubro de 2021</w:t>
      </w:r>
    </w:p>
    <w:p w14:paraId="06D757C9" w14:textId="718381EE" w:rsidR="00865667" w:rsidRDefault="00865667" w:rsidP="003B2061">
      <w:pPr>
        <w:pStyle w:val="ListParagraph"/>
        <w:numPr>
          <w:ilvl w:val="0"/>
          <w:numId w:val="14"/>
        </w:numPr>
      </w:pPr>
      <w:r>
        <w:t xml:space="preserve">Visita da Escola Profissional Francisco Franco – </w:t>
      </w:r>
      <w:r w:rsidRPr="00B04886">
        <w:rPr>
          <w:b/>
          <w:bCs/>
        </w:rPr>
        <w:t>20 de Maio de 2022</w:t>
      </w:r>
    </w:p>
    <w:p w14:paraId="28BDA26E" w14:textId="0165D887" w:rsidR="00865667" w:rsidRDefault="00865667" w:rsidP="003B2061">
      <w:pPr>
        <w:pStyle w:val="ListParagraph"/>
        <w:numPr>
          <w:ilvl w:val="0"/>
          <w:numId w:val="14"/>
        </w:numPr>
      </w:pPr>
      <w:r>
        <w:t>Apresentação do Curso na Escola Secundária Francisco Franco</w:t>
      </w:r>
      <w:r w:rsidR="00490B1F">
        <w:t xml:space="preserve"> -</w:t>
      </w:r>
      <w:r>
        <w:t xml:space="preserve"> </w:t>
      </w:r>
      <w:r w:rsidRPr="00B04886">
        <w:rPr>
          <w:b/>
          <w:bCs/>
        </w:rPr>
        <w:t>24 de Maio de 2022</w:t>
      </w:r>
    </w:p>
    <w:p w14:paraId="17796E89" w14:textId="4A38D53B" w:rsidR="0024112F" w:rsidRDefault="0024112F" w:rsidP="003B2061">
      <w:pPr>
        <w:pStyle w:val="ListParagraph"/>
        <w:numPr>
          <w:ilvl w:val="0"/>
          <w:numId w:val="14"/>
        </w:numPr>
      </w:pPr>
      <w:r>
        <w:t xml:space="preserve">Apresentação do Curso na Escola Secundária Francisco Franco </w:t>
      </w:r>
      <w:r w:rsidR="00490B1F">
        <w:t xml:space="preserve">- </w:t>
      </w:r>
      <w:r w:rsidRPr="00B04886">
        <w:rPr>
          <w:b/>
          <w:bCs/>
        </w:rPr>
        <w:t>15 de Março de 2023</w:t>
      </w:r>
    </w:p>
    <w:p w14:paraId="50F56987" w14:textId="641C32D3" w:rsidR="00490B1F" w:rsidRDefault="0024112F" w:rsidP="003B2061">
      <w:pPr>
        <w:pStyle w:val="ListParagraph"/>
        <w:numPr>
          <w:ilvl w:val="0"/>
          <w:numId w:val="14"/>
        </w:numPr>
      </w:pPr>
      <w:r>
        <w:t xml:space="preserve">Apresentação do curso durante </w:t>
      </w:r>
      <w:r w:rsidRPr="0024112F">
        <w:t>Etapa Regional das Olimpíadas de Física 2024 na Madeira</w:t>
      </w:r>
      <w:r w:rsidR="00490B1F">
        <w:t xml:space="preserve"> - </w:t>
      </w:r>
      <w:r w:rsidRPr="00B04886">
        <w:rPr>
          <w:b/>
          <w:bCs/>
        </w:rPr>
        <w:t>20 abril de 202</w:t>
      </w:r>
      <w:r w:rsidR="00490B1F" w:rsidRPr="00B04886">
        <w:rPr>
          <w:b/>
          <w:bCs/>
        </w:rPr>
        <w:t>4</w:t>
      </w:r>
    </w:p>
    <w:p w14:paraId="1AA3B3BA" w14:textId="64C1C807" w:rsidR="008349FB" w:rsidRPr="00B04886" w:rsidRDefault="008349FB" w:rsidP="003B2061">
      <w:pPr>
        <w:pStyle w:val="ListParagraph"/>
        <w:numPr>
          <w:ilvl w:val="0"/>
          <w:numId w:val="14"/>
        </w:numPr>
        <w:rPr>
          <w:b/>
          <w:bCs/>
        </w:rPr>
      </w:pPr>
      <w:r w:rsidRPr="008307F1">
        <w:t>Apresentação</w:t>
      </w:r>
      <w:r>
        <w:t xml:space="preserve"> do curso aos novos estudantes durante os anos letivos de </w:t>
      </w:r>
      <w:r w:rsidRPr="00B04886">
        <w:rPr>
          <w:b/>
          <w:bCs/>
        </w:rPr>
        <w:t>21/22, 22/23, 23/24 e 24/25.</w:t>
      </w:r>
    </w:p>
    <w:p w14:paraId="5B8091F7" w14:textId="77777777" w:rsidR="00865667" w:rsidRPr="00A463CD" w:rsidRDefault="00865667" w:rsidP="007F4E49"/>
    <w:p w14:paraId="59564146" w14:textId="77777777" w:rsidR="005D07CC" w:rsidRPr="008754DA" w:rsidRDefault="005D07CC" w:rsidP="007F4E49"/>
    <w:p w14:paraId="009B655D" w14:textId="24CCA157" w:rsidR="00220DE2" w:rsidRPr="008754DA" w:rsidRDefault="00220DE2" w:rsidP="007F4E49">
      <w:r w:rsidRPr="008754DA">
        <w:br w:type="page"/>
      </w:r>
    </w:p>
    <w:p w14:paraId="5F127199" w14:textId="77777777" w:rsidR="007F4E49" w:rsidRDefault="007F4E49" w:rsidP="007F4E49">
      <w:pPr>
        <w:rPr>
          <w:rFonts w:cstheme="majorBidi"/>
          <w:color w:val="1F3864" w:themeColor="accent1" w:themeShade="80"/>
          <w:sz w:val="32"/>
          <w:szCs w:val="32"/>
        </w:rPr>
      </w:pPr>
      <w:bookmarkStart w:id="36" w:name="_Toc175736930"/>
      <w:r>
        <w:lastRenderedPageBreak/>
        <w:br w:type="page"/>
      </w:r>
    </w:p>
    <w:p w14:paraId="7E795E78" w14:textId="25238783" w:rsidR="002D5B9B" w:rsidRDefault="002D5B9B" w:rsidP="003B2061">
      <w:pPr>
        <w:pStyle w:val="Heading1"/>
      </w:pPr>
      <w:bookmarkStart w:id="37" w:name="_Toc178169421"/>
      <w:r>
        <w:lastRenderedPageBreak/>
        <w:t>Outras atividades</w:t>
      </w:r>
      <w:bookmarkEnd w:id="36"/>
      <w:bookmarkEnd w:id="37"/>
    </w:p>
    <w:p w14:paraId="21296F91" w14:textId="77777777" w:rsidR="002D5B9B" w:rsidRDefault="002D5B9B" w:rsidP="007F4E49">
      <w:r>
        <w:t>Neste capítulo serão apresentadas outras atividades não diretamente definidas na Folha de Objetivos.</w:t>
      </w:r>
    </w:p>
    <w:p w14:paraId="48176CF0" w14:textId="60855CCA" w:rsidR="002D5B9B" w:rsidRDefault="003D7C43" w:rsidP="003B2061">
      <w:pPr>
        <w:pStyle w:val="Heading2"/>
      </w:pPr>
      <w:bookmarkStart w:id="38" w:name="_Toc175736931"/>
      <w:bookmarkStart w:id="39" w:name="_Toc178169422"/>
      <w:r>
        <w:t>Participação em Júris de concursos especiais de acesso</w:t>
      </w:r>
      <w:bookmarkEnd w:id="38"/>
      <w:bookmarkEnd w:id="39"/>
    </w:p>
    <w:p w14:paraId="451CD74C" w14:textId="730DC4A4" w:rsidR="003D7C43" w:rsidRDefault="003D7C43" w:rsidP="007F4E49">
      <w:r>
        <w:t>Participei, no período em avaliação, em vários júris de concursos especiais para o acesso à Licenciatura em Engenharia Informática</w:t>
      </w:r>
      <w:r w:rsidR="00F04458">
        <w:t xml:space="preserve"> (na condição de presidente)</w:t>
      </w:r>
      <w:r>
        <w:t>:</w:t>
      </w:r>
    </w:p>
    <w:p w14:paraId="111465B1" w14:textId="74EF1097" w:rsidR="003D7C43" w:rsidRDefault="003D7C43" w:rsidP="003B2061">
      <w:pPr>
        <w:pStyle w:val="ListParagraph"/>
        <w:numPr>
          <w:ilvl w:val="0"/>
          <w:numId w:val="8"/>
        </w:numPr>
      </w:pPr>
      <w:r>
        <w:t>Estudante Internacional (22/23, 23/24, 24/25)</w:t>
      </w:r>
    </w:p>
    <w:p w14:paraId="51924092" w14:textId="08AC3997" w:rsidR="003D7C43" w:rsidRDefault="003D7C43" w:rsidP="003B2061">
      <w:pPr>
        <w:pStyle w:val="ListParagraph"/>
        <w:numPr>
          <w:ilvl w:val="0"/>
          <w:numId w:val="8"/>
        </w:numPr>
      </w:pPr>
      <w:r>
        <w:t>Titulares de outros cursos superiores (22/23, 23/24</w:t>
      </w:r>
      <w:r w:rsidR="001D2BF9">
        <w:t>,</w:t>
      </w:r>
      <w:r w:rsidR="001D2BF9" w:rsidRPr="001D2BF9">
        <w:t xml:space="preserve"> </w:t>
      </w:r>
      <w:r w:rsidR="001D2BF9">
        <w:t>24/25</w:t>
      </w:r>
      <w:r>
        <w:t>)</w:t>
      </w:r>
    </w:p>
    <w:p w14:paraId="4A27DEFE" w14:textId="2EB3DC57" w:rsidR="003D7C43" w:rsidRDefault="003D7C43" w:rsidP="003B2061">
      <w:pPr>
        <w:pStyle w:val="ListParagraph"/>
        <w:numPr>
          <w:ilvl w:val="0"/>
          <w:numId w:val="8"/>
        </w:numPr>
      </w:pPr>
      <w:r>
        <w:t>Mudança de par/instituição (22/23, 23/24</w:t>
      </w:r>
      <w:r w:rsidR="001D2BF9">
        <w:t>, 24/25</w:t>
      </w:r>
      <w:r>
        <w:t>)</w:t>
      </w:r>
    </w:p>
    <w:p w14:paraId="59B83D1E" w14:textId="3B9BAD4F" w:rsidR="003D7C43" w:rsidRDefault="003D7C43" w:rsidP="003B2061">
      <w:pPr>
        <w:pStyle w:val="ListParagraph"/>
        <w:numPr>
          <w:ilvl w:val="0"/>
          <w:numId w:val="8"/>
        </w:numPr>
      </w:pPr>
      <w:r>
        <w:t>Titulares de curso Técnico Superior Profissional</w:t>
      </w:r>
      <w:r w:rsidR="00F04458">
        <w:t xml:space="preserve"> (22/23, 2</w:t>
      </w:r>
      <w:r w:rsidR="001D2BF9">
        <w:t>3</w:t>
      </w:r>
      <w:r w:rsidR="00F04458">
        <w:t>/24</w:t>
      </w:r>
      <w:r w:rsidR="001D2BF9">
        <w:t>, 24/25</w:t>
      </w:r>
      <w:r w:rsidR="00F04458">
        <w:t>)</w:t>
      </w:r>
    </w:p>
    <w:p w14:paraId="1FF02A70" w14:textId="62A3235C" w:rsidR="00F04458" w:rsidRDefault="00F04458" w:rsidP="007F4E49">
      <w:r>
        <w:t xml:space="preserve">As tarefas associadas à participação no júri incluem a validação da documentação, análise dos planos de disciplinas, e seriação dos candidatos, criação das atas e lançamento dos resultados na plataforma </w:t>
      </w:r>
      <w:r w:rsidR="00BF6B9D">
        <w:t>S</w:t>
      </w:r>
      <w:r>
        <w:t>i</w:t>
      </w:r>
      <w:r w:rsidR="00BF6B9D">
        <w:t>D</w:t>
      </w:r>
      <w:r>
        <w:t>oc. Os despachos que comprovam a participação</w:t>
      </w:r>
      <w:r w:rsidR="00EE29E0">
        <w:t xml:space="preserve"> nestes júris</w:t>
      </w:r>
      <w:r>
        <w:t xml:space="preserve"> encontram-se em</w:t>
      </w:r>
      <w:r w:rsidR="00B04886">
        <w:t xml:space="preserve"> </w:t>
      </w:r>
      <w:r w:rsidR="00B04886">
        <w:fldChar w:fldCharType="begin"/>
      </w:r>
      <w:r w:rsidR="00B04886">
        <w:instrText xml:space="preserve"> ADDIN ZOTERO_ITEM CSL_CITATION {"citationID":"1VqnUs9N","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rsidR="00B04886">
        <w:fldChar w:fldCharType="separate"/>
      </w:r>
      <w:r w:rsidR="00B04886">
        <w:rPr>
          <w:noProof/>
        </w:rPr>
        <w:t>[1]</w:t>
      </w:r>
      <w:r w:rsidR="00B04886">
        <w:fldChar w:fldCharType="end"/>
      </w:r>
      <w:r w:rsidR="00B04886">
        <w:t xml:space="preserve">, na secção </w:t>
      </w:r>
      <w:r w:rsidR="00B04886" w:rsidRPr="00B04886">
        <w:t>Participação em Júris de Concurso Especiais</w:t>
      </w:r>
      <w:r w:rsidR="00B04886">
        <w:t>.</w:t>
      </w:r>
      <w:r w:rsidR="00173FFB">
        <w:t xml:space="preserve"> </w:t>
      </w:r>
    </w:p>
    <w:p w14:paraId="1A2295E8" w14:textId="3116BEDE" w:rsidR="006C58D9" w:rsidRDefault="006C58D9" w:rsidP="003B2061">
      <w:pPr>
        <w:pStyle w:val="Heading2"/>
      </w:pPr>
      <w:bookmarkStart w:id="40" w:name="_Toc175736932"/>
      <w:bookmarkStart w:id="41" w:name="_Toc178169423"/>
      <w:r>
        <w:t>Participação num Júri de defesa pública do 3º Ciclo em Eng. Informática</w:t>
      </w:r>
      <w:bookmarkEnd w:id="40"/>
      <w:bookmarkEnd w:id="41"/>
    </w:p>
    <w:p w14:paraId="68A3F608" w14:textId="264917A7" w:rsidR="006C58D9" w:rsidRPr="006C58D9" w:rsidRDefault="006C58D9" w:rsidP="007F4E49">
      <w:r>
        <w:t>Participei, no período em avaliação, no júri da defesa pública de doutoramento do Dr. Ricardo Sol.</w:t>
      </w:r>
    </w:p>
    <w:p w14:paraId="77F86B28" w14:textId="7306F827" w:rsidR="006C58D9" w:rsidRPr="006C58D9" w:rsidRDefault="006C58D9" w:rsidP="00E237F1">
      <w:pPr>
        <w:pStyle w:val="ListParagraph"/>
        <w:numPr>
          <w:ilvl w:val="0"/>
          <w:numId w:val="17"/>
        </w:numPr>
      </w:pPr>
      <w:r w:rsidRPr="006C58D9">
        <w:rPr>
          <w:b/>
          <w:bCs/>
        </w:rPr>
        <w:t>Aluno</w:t>
      </w:r>
      <w:r w:rsidRPr="006C58D9">
        <w:t xml:space="preserve">: Ricardo Nuno Araújo de Jesus Sol , </w:t>
      </w:r>
      <w:r w:rsidRPr="006C58D9">
        <w:rPr>
          <w:b/>
          <w:bCs/>
        </w:rPr>
        <w:t>Título</w:t>
      </w:r>
      <w:r w:rsidRPr="006C58D9">
        <w:t xml:space="preserve">: Predictive Model for the Acceptance of Wearable Ubiquitous Activity Monitoring Devices, </w:t>
      </w:r>
      <w:r w:rsidRPr="006C58D9">
        <w:rPr>
          <w:b/>
          <w:bCs/>
        </w:rPr>
        <w:t>Data</w:t>
      </w:r>
      <w:r w:rsidRPr="006C58D9">
        <w:t>: 03/05/2023</w:t>
      </w:r>
    </w:p>
    <w:p w14:paraId="4D5685C1" w14:textId="77777777" w:rsidR="006F04A2" w:rsidRDefault="006F04A2" w:rsidP="003B2061">
      <w:pPr>
        <w:pStyle w:val="Heading2"/>
      </w:pPr>
      <w:bookmarkStart w:id="42" w:name="_Toc177653132"/>
      <w:bookmarkStart w:id="43" w:name="_Toc178169424"/>
      <w:r>
        <w:t>Substituição do Coordenador do departamento de Engenharia Informática e Design de Medias Interativos</w:t>
      </w:r>
      <w:bookmarkEnd w:id="42"/>
      <w:bookmarkEnd w:id="43"/>
    </w:p>
    <w:p w14:paraId="0B56153C" w14:textId="77777777" w:rsidR="006F04A2" w:rsidRDefault="006F04A2" w:rsidP="007F4E49">
      <w:r>
        <w:t xml:space="preserve">No período e 15 e 28 de Agosto de 2024, substituí o </w:t>
      </w:r>
      <w:r w:rsidRPr="00C426C6">
        <w:t>Coordenador do departamento de Engenharia Informática e Design de Medias Interativos</w:t>
      </w:r>
      <w:r>
        <w:t>.</w:t>
      </w:r>
    </w:p>
    <w:p w14:paraId="4433C167" w14:textId="61EECF29" w:rsidR="00D77F93" w:rsidRDefault="00D77F93" w:rsidP="00D77F93">
      <w:pPr>
        <w:pStyle w:val="Heading2"/>
      </w:pPr>
      <w:r w:rsidRPr="00D77F93">
        <w:t>Participação no Centro de Desenvolvimento Académico</w:t>
      </w:r>
    </w:p>
    <w:p w14:paraId="564BF2FC" w14:textId="429B8CD1" w:rsidR="00D77F93" w:rsidRPr="00D77F93" w:rsidRDefault="00D77F93" w:rsidP="00D77F93">
      <w:pPr>
        <w:rPr>
          <w:lang w:val="en-PT"/>
        </w:rPr>
      </w:pPr>
      <w:r w:rsidRPr="00D77F93">
        <w:rPr>
          <w:lang w:val="en-PT"/>
        </w:rPr>
        <w:t>O Centro de Desenvolvimento Académico está inserido no âmbito dos serviços de Extensão Universitária e distingue-se como um projeto estratégico dentro da Universidade da Madeira. A sua estrutura é horizontal, com um claro compromisso em oferecer serviços orientados para o aprimoramento das competências académicas e a disseminação do conhecimento. Este centro desempenha um papel crucial ao promover não apenas a qualificação contínua dos seus membros internos – englobando docentes, funcionários não docentes e estudantes – mas também ao abrir as suas atividades ao público externo, incluindo professores do Ensino Básico e Secundário e a comunidade em geral.</w:t>
      </w:r>
      <w:r>
        <w:rPr>
          <w:lang w:val="en-PT"/>
        </w:rPr>
        <w:t xml:space="preserve"> Sou desde de Março de 2023 vogal deste centro, </w:t>
      </w:r>
      <w:r w:rsidR="00851C19">
        <w:rPr>
          <w:lang w:val="en-PT"/>
        </w:rPr>
        <w:t xml:space="preserve">onde </w:t>
      </w:r>
      <w:r w:rsidR="00851C19" w:rsidRPr="00851C19">
        <w:rPr>
          <w:lang w:val="en-PT"/>
        </w:rPr>
        <w:t xml:space="preserve">colaboro na gestão e </w:t>
      </w:r>
      <w:r w:rsidR="00851C19" w:rsidRPr="00851C19">
        <w:rPr>
          <w:lang w:val="en-PT"/>
        </w:rPr>
        <w:lastRenderedPageBreak/>
        <w:t>coordenação das atividades do centro. Participo nas reuniões de direção, contribuo para decisões estratégicas e ajudo a organizar eventos e formações.</w:t>
      </w:r>
    </w:p>
    <w:p w14:paraId="081AF337" w14:textId="77777777" w:rsidR="00D77F93" w:rsidRPr="00D77F93" w:rsidRDefault="00D77F93" w:rsidP="00D77F93">
      <w:pPr>
        <w:rPr>
          <w:lang w:val="en-PT"/>
        </w:rPr>
      </w:pPr>
    </w:p>
    <w:p w14:paraId="58B1053B" w14:textId="77777777" w:rsidR="006C58D9" w:rsidRPr="006C58D9" w:rsidRDefault="006C58D9" w:rsidP="007F4E49"/>
    <w:p w14:paraId="08D929F9" w14:textId="77777777" w:rsidR="00B76F9B" w:rsidRDefault="00B76F9B" w:rsidP="007F4E49">
      <w:pPr>
        <w:rPr>
          <w:rFonts w:cstheme="majorBidi"/>
          <w:color w:val="1F3864" w:themeColor="accent1" w:themeShade="80"/>
          <w:sz w:val="32"/>
          <w:szCs w:val="32"/>
        </w:rPr>
      </w:pPr>
      <w:r>
        <w:br w:type="page"/>
      </w:r>
    </w:p>
    <w:p w14:paraId="5A3A51A3" w14:textId="77777777" w:rsidR="007F4E49" w:rsidRDefault="007F4E49" w:rsidP="007F4E49">
      <w:pPr>
        <w:rPr>
          <w:rFonts w:cstheme="majorBidi"/>
          <w:color w:val="1F3864" w:themeColor="accent1" w:themeShade="80"/>
          <w:sz w:val="32"/>
          <w:szCs w:val="32"/>
        </w:rPr>
      </w:pPr>
      <w:bookmarkStart w:id="44" w:name="_Toc175736933"/>
      <w:r>
        <w:lastRenderedPageBreak/>
        <w:br w:type="page"/>
      </w:r>
    </w:p>
    <w:p w14:paraId="7D50C232" w14:textId="619CDF95" w:rsidR="002D59D1" w:rsidRDefault="00220DE2" w:rsidP="003B2061">
      <w:pPr>
        <w:pStyle w:val="Heading1"/>
      </w:pPr>
      <w:bookmarkStart w:id="45" w:name="_Toc178169425"/>
      <w:r w:rsidRPr="008754DA">
        <w:lastRenderedPageBreak/>
        <w:t>Conclusão</w:t>
      </w:r>
      <w:bookmarkEnd w:id="44"/>
      <w:bookmarkEnd w:id="45"/>
      <w:r w:rsidRPr="008754DA">
        <w:t xml:space="preserve"> </w:t>
      </w:r>
    </w:p>
    <w:p w14:paraId="0A1D9566" w14:textId="3D389284" w:rsidR="00C80846" w:rsidRDefault="00C80846" w:rsidP="007F4E49">
      <w:r>
        <w:t>E</w:t>
      </w:r>
      <w:r w:rsidRPr="00C80846">
        <w:t xml:space="preserve">ste relatório oferece uma análise </w:t>
      </w:r>
      <w:r w:rsidR="004E51D5">
        <w:t>objetiva</w:t>
      </w:r>
      <w:r w:rsidRPr="00C80846">
        <w:t xml:space="preserve"> das atividades realizadas</w:t>
      </w:r>
      <w:r w:rsidR="0036113D">
        <w:t xml:space="preserve"> </w:t>
      </w:r>
      <w:r w:rsidRPr="00C80846">
        <w:t xml:space="preserve">ao longo do período experimental. Para avaliar o grau de cumprimento dos objetivos delineados para este período, </w:t>
      </w:r>
      <w:r w:rsidR="001C1256">
        <w:t>os parágrafos abaixo estabelecem</w:t>
      </w:r>
      <w:r w:rsidRPr="00C80846">
        <w:t xml:space="preserve"> uma relação detalhada entre os objetivos inicialmente propostos e as atividades concretamente executadas. Na secção final, serão apresentadas reflexões críticas e conclusivas sobre o trabalho desenvolvido, destacando os principais resultados alcançados e as implicações para a continuidade do percurso profissional.</w:t>
      </w:r>
    </w:p>
    <w:p w14:paraId="35FADA7E" w14:textId="7E7934F9" w:rsidR="00C80846" w:rsidRPr="00487926" w:rsidRDefault="00C80846" w:rsidP="007F4E49">
      <w:pPr>
        <w:rPr>
          <w:u w:val="single"/>
        </w:rPr>
      </w:pPr>
      <w:r w:rsidRPr="00487926">
        <w:rPr>
          <w:u w:val="single"/>
        </w:rPr>
        <w:t>Objetivo</w:t>
      </w:r>
      <w:r w:rsidR="000D573E" w:rsidRPr="00487926">
        <w:rPr>
          <w:u w:val="single"/>
        </w:rPr>
        <w:t xml:space="preserve"> 1</w:t>
      </w:r>
      <w:r w:rsidRPr="00487926">
        <w:rPr>
          <w:u w:val="single"/>
        </w:rPr>
        <w:t xml:space="preserve">: </w:t>
      </w:r>
      <w:r w:rsidR="002D59D1" w:rsidRPr="00487926">
        <w:rPr>
          <w:u w:val="single"/>
        </w:rPr>
        <w:t>atualizar a totalidade do material pedagógico para duas unidades curriculares lecionadas pelo docente em questão</w:t>
      </w:r>
    </w:p>
    <w:p w14:paraId="4866FC11" w14:textId="18D1C467" w:rsidR="00830F8C" w:rsidRDefault="00830F8C" w:rsidP="007F4E49">
      <w:r>
        <w:t>Durante o período em avaliação foi criado todo o material pedagógico para uma nova disciplina (Programação Avançada), como a atualização do conteúdo para outra disciplina (Estruturas de Dados e Algoritmos)</w:t>
      </w:r>
      <w:r w:rsidR="0036113D">
        <w:t>, e criação de novo</w:t>
      </w:r>
      <w:r w:rsidR="005D3423">
        <w:t xml:space="preserve"> material para as aulas práticas de Engenharia de Requisitos.</w:t>
      </w:r>
      <w:r>
        <w:t xml:space="preserve"> Tendo em conta a atualização do conteúdo que acontece anualmente, considero que este objetivo foi </w:t>
      </w:r>
      <w:r w:rsidR="006C0510">
        <w:t>atingido</w:t>
      </w:r>
      <w:r>
        <w:t>.</w:t>
      </w:r>
    </w:p>
    <w:p w14:paraId="01E62281" w14:textId="3C53EBBF" w:rsidR="005D3423" w:rsidRPr="00487926" w:rsidRDefault="005D3423" w:rsidP="005D3423">
      <w:pPr>
        <w:rPr>
          <w:u w:val="single"/>
        </w:rPr>
      </w:pPr>
      <w:r w:rsidRPr="00487926">
        <w:rPr>
          <w:u w:val="single"/>
        </w:rPr>
        <w:t xml:space="preserve">Objetivo </w:t>
      </w:r>
      <w:r>
        <w:rPr>
          <w:u w:val="single"/>
        </w:rPr>
        <w:t>2</w:t>
      </w:r>
      <w:r w:rsidRPr="00487926">
        <w:rPr>
          <w:u w:val="single"/>
        </w:rPr>
        <w:t xml:space="preserve">: Propor em média 3 temas de projeto/estágio de licenciatura por ano. </w:t>
      </w:r>
    </w:p>
    <w:p w14:paraId="70A59A23" w14:textId="77777777" w:rsidR="005C60D0" w:rsidRDefault="005C60D0" w:rsidP="005C60D0">
      <w:r>
        <w:t>Sem contabilizar com o ano letivo 24/25, foram entre 2020 e 2025, em média, propostos 4.4 projetos de licenciatura por ano. Assim considero que este objetivo foi ultrapassado.</w:t>
      </w:r>
    </w:p>
    <w:p w14:paraId="611E93BE" w14:textId="49ACCD2A" w:rsidR="00C80846" w:rsidRPr="00487926" w:rsidRDefault="00C80846" w:rsidP="007F4E49">
      <w:pPr>
        <w:rPr>
          <w:u w:val="single"/>
        </w:rPr>
      </w:pPr>
      <w:r w:rsidRPr="00487926">
        <w:rPr>
          <w:u w:val="single"/>
        </w:rPr>
        <w:t>Objetivo</w:t>
      </w:r>
      <w:r w:rsidR="000D573E" w:rsidRPr="00487926">
        <w:rPr>
          <w:u w:val="single"/>
        </w:rPr>
        <w:t xml:space="preserve"> </w:t>
      </w:r>
      <w:r w:rsidR="005D3423">
        <w:rPr>
          <w:u w:val="single"/>
        </w:rPr>
        <w:t>3</w:t>
      </w:r>
      <w:r w:rsidRPr="00487926">
        <w:rPr>
          <w:u w:val="single"/>
        </w:rPr>
        <w:t>:</w:t>
      </w:r>
      <w:r w:rsidR="002D59D1" w:rsidRPr="00487926">
        <w:rPr>
          <w:u w:val="single"/>
        </w:rPr>
        <w:t xml:space="preserve"> </w:t>
      </w:r>
      <w:r w:rsidR="00611B57" w:rsidRPr="00487926">
        <w:rPr>
          <w:u w:val="single"/>
        </w:rPr>
        <w:t xml:space="preserve">Propor em média 3 temas de dissertação/projeto/estágio de mestrado por ano. </w:t>
      </w:r>
    </w:p>
    <w:p w14:paraId="3227FB7B" w14:textId="38D3CF6C" w:rsidR="005C60D0" w:rsidRPr="005C60D0" w:rsidRDefault="005C60D0" w:rsidP="007F4E49">
      <w:r>
        <w:t>Entre 2020 e 2025, em média, propostos 4 projetos de mestrado por ano. Assim considero que este objetivo foi ultrapassado.</w:t>
      </w:r>
    </w:p>
    <w:p w14:paraId="729360CC" w14:textId="3440B9E3" w:rsidR="00611B57" w:rsidRPr="00487926" w:rsidRDefault="00C80846" w:rsidP="007F4E49">
      <w:pPr>
        <w:rPr>
          <w:u w:val="single"/>
        </w:rPr>
      </w:pPr>
      <w:r w:rsidRPr="00487926">
        <w:rPr>
          <w:u w:val="single"/>
        </w:rPr>
        <w:t>Objetivo</w:t>
      </w:r>
      <w:r w:rsidR="000D573E" w:rsidRPr="00487926">
        <w:rPr>
          <w:u w:val="single"/>
        </w:rPr>
        <w:t xml:space="preserve"> 4</w:t>
      </w:r>
      <w:r w:rsidRPr="00487926">
        <w:rPr>
          <w:u w:val="single"/>
        </w:rPr>
        <w:t>:</w:t>
      </w:r>
      <w:r w:rsidR="002D59D1" w:rsidRPr="00487926">
        <w:rPr>
          <w:u w:val="single"/>
        </w:rPr>
        <w:t xml:space="preserve"> </w:t>
      </w:r>
      <w:r w:rsidR="00611B57" w:rsidRPr="00487926">
        <w:rPr>
          <w:u w:val="single"/>
        </w:rPr>
        <w:t>Finalizar com sucesso a orientação de 4 alunos de mestrado e 4 alunos de licenciatura.</w:t>
      </w:r>
    </w:p>
    <w:p w14:paraId="6594B42C" w14:textId="1AF553E5" w:rsidR="00830F8C" w:rsidRDefault="00830F8C" w:rsidP="007F4E49">
      <w:r>
        <w:t>Durante o período em avaliação foram finalizadas as orientações de 20 alunos de licenciatura e 18 alunos de mestrado. Assim considero que o objetivo foi largamente ultrapassado</w:t>
      </w:r>
    </w:p>
    <w:p w14:paraId="47746A9C" w14:textId="30D78531" w:rsidR="00611B57" w:rsidRPr="00487926" w:rsidRDefault="00C80846" w:rsidP="007F4E49">
      <w:pPr>
        <w:rPr>
          <w:u w:val="single"/>
        </w:rPr>
      </w:pPr>
      <w:r w:rsidRPr="00487926">
        <w:rPr>
          <w:u w:val="single"/>
        </w:rPr>
        <w:t>Objetivo</w:t>
      </w:r>
      <w:r w:rsidR="000D573E" w:rsidRPr="00487926">
        <w:rPr>
          <w:u w:val="single"/>
        </w:rPr>
        <w:t xml:space="preserve"> 5</w:t>
      </w:r>
      <w:r w:rsidRPr="00487926">
        <w:rPr>
          <w:u w:val="single"/>
        </w:rPr>
        <w:t>:</w:t>
      </w:r>
      <w:r w:rsidR="002D59D1" w:rsidRPr="00487926">
        <w:rPr>
          <w:u w:val="single"/>
        </w:rPr>
        <w:t xml:space="preserve"> </w:t>
      </w:r>
      <w:r w:rsidR="00611B57" w:rsidRPr="00487926">
        <w:rPr>
          <w:u w:val="single"/>
        </w:rPr>
        <w:t>Publicar 4 artigos em conferências e 2 artigos de revistas com fator de impacto.</w:t>
      </w:r>
    </w:p>
    <w:p w14:paraId="1BF5DE94" w14:textId="3A18F3F8" w:rsidR="00830F8C" w:rsidRDefault="00830F8C" w:rsidP="007F4E49">
      <w:r>
        <w:t xml:space="preserve">Durante o período em avaliação foram publicados 6 artigos em revistas, e 4 artigos em conferências.  Considero que o objetivo foi </w:t>
      </w:r>
      <w:r w:rsidR="006C0510">
        <w:t>atingido</w:t>
      </w:r>
      <w:r>
        <w:t>.</w:t>
      </w:r>
    </w:p>
    <w:p w14:paraId="189A0BCD" w14:textId="21CAC385" w:rsidR="00C80846" w:rsidRPr="00487926" w:rsidRDefault="00C80846" w:rsidP="007F4E49">
      <w:pPr>
        <w:rPr>
          <w:u w:val="single"/>
        </w:rPr>
      </w:pPr>
      <w:r w:rsidRPr="00487926">
        <w:rPr>
          <w:u w:val="single"/>
        </w:rPr>
        <w:t>Objetivo</w:t>
      </w:r>
      <w:r w:rsidR="000D573E" w:rsidRPr="00487926">
        <w:rPr>
          <w:u w:val="single"/>
        </w:rPr>
        <w:t xml:space="preserve"> 6</w:t>
      </w:r>
      <w:r w:rsidRPr="00487926">
        <w:rPr>
          <w:u w:val="single"/>
        </w:rPr>
        <w:t xml:space="preserve">: </w:t>
      </w:r>
      <w:r w:rsidR="00611B57" w:rsidRPr="00487926">
        <w:rPr>
          <w:u w:val="single"/>
        </w:rPr>
        <w:t>Participar na submissão de 4 projetos de investigação com financiamento nacional ou internacional.</w:t>
      </w:r>
    </w:p>
    <w:p w14:paraId="639FDB0D" w14:textId="1EC6ACCF" w:rsidR="00830F8C" w:rsidRDefault="00830F8C" w:rsidP="007F4E49">
      <w:r>
        <w:t xml:space="preserve">Durante o período em avaliação participei na submissão de 5 propostas de projetos de investigação com financiamento internacional, 2 destes projetos foram financiados. Assim considero que este objetivo foi </w:t>
      </w:r>
      <w:r w:rsidR="006C0510">
        <w:t>atingido</w:t>
      </w:r>
      <w:r>
        <w:t>.</w:t>
      </w:r>
    </w:p>
    <w:p w14:paraId="6BBCA9C3" w14:textId="0826921E" w:rsidR="00A177E2" w:rsidRPr="00487926" w:rsidRDefault="00C80846" w:rsidP="007F4E49">
      <w:pPr>
        <w:rPr>
          <w:u w:val="single"/>
        </w:rPr>
      </w:pPr>
      <w:r w:rsidRPr="00487926">
        <w:rPr>
          <w:u w:val="single"/>
        </w:rPr>
        <w:lastRenderedPageBreak/>
        <w:t>Objetivo</w:t>
      </w:r>
      <w:r w:rsidR="000D573E" w:rsidRPr="00487926">
        <w:rPr>
          <w:u w:val="single"/>
        </w:rPr>
        <w:t xml:space="preserve"> 7</w:t>
      </w:r>
      <w:r w:rsidRPr="00487926">
        <w:rPr>
          <w:u w:val="single"/>
        </w:rPr>
        <w:t>:</w:t>
      </w:r>
      <w:r w:rsidR="002D59D1" w:rsidRPr="00487926">
        <w:rPr>
          <w:u w:val="single"/>
        </w:rPr>
        <w:t xml:space="preserve"> </w:t>
      </w:r>
      <w:r w:rsidR="00A177E2" w:rsidRPr="00487926">
        <w:rPr>
          <w:u w:val="single"/>
        </w:rPr>
        <w:t>Participar na organização de 3 conferências.</w:t>
      </w:r>
    </w:p>
    <w:p w14:paraId="2FDED10F" w14:textId="305B066C" w:rsidR="00830F8C" w:rsidRPr="00830F8C" w:rsidRDefault="00830F8C" w:rsidP="007F4E49">
      <w:pPr>
        <w:rPr>
          <w:u w:val="single"/>
        </w:rPr>
      </w:pPr>
      <w:r>
        <w:t xml:space="preserve">Durante o período em avaliação participei na organização de 3 conferências. Considerando que </w:t>
      </w:r>
      <w:r w:rsidR="00A177E2">
        <w:t xml:space="preserve">em 2 destas conferências a minha participação foi marginal. Considero que este objetivo parcialmente </w:t>
      </w:r>
      <w:r w:rsidR="006C0510">
        <w:t>atingido</w:t>
      </w:r>
      <w:r w:rsidR="00A177E2">
        <w:t>.</w:t>
      </w:r>
    </w:p>
    <w:p w14:paraId="11712167" w14:textId="06F3869A" w:rsidR="00C80846" w:rsidRPr="00487926" w:rsidRDefault="00C80846" w:rsidP="007F4E49">
      <w:pPr>
        <w:rPr>
          <w:u w:val="single"/>
        </w:rPr>
      </w:pPr>
      <w:r w:rsidRPr="00487926">
        <w:rPr>
          <w:u w:val="single"/>
        </w:rPr>
        <w:t>Objetivo</w:t>
      </w:r>
      <w:r w:rsidR="000D573E" w:rsidRPr="00487926">
        <w:rPr>
          <w:u w:val="single"/>
        </w:rPr>
        <w:t xml:space="preserve"> 8</w:t>
      </w:r>
      <w:r w:rsidRPr="00487926">
        <w:rPr>
          <w:u w:val="single"/>
        </w:rPr>
        <w:t>:</w:t>
      </w:r>
      <w:r w:rsidR="002D59D1" w:rsidRPr="00487926">
        <w:rPr>
          <w:u w:val="single"/>
        </w:rPr>
        <w:t xml:space="preserve"> </w:t>
      </w:r>
      <w:r w:rsidR="00A177E2" w:rsidRPr="00487926">
        <w:rPr>
          <w:u w:val="single"/>
        </w:rPr>
        <w:t>Participar num conselho de curso durante dois anos.</w:t>
      </w:r>
    </w:p>
    <w:p w14:paraId="64AA8E24" w14:textId="3F4C978B" w:rsidR="00A177E2" w:rsidRPr="00830F8C" w:rsidRDefault="00A177E2" w:rsidP="007F4E49">
      <w:pPr>
        <w:rPr>
          <w:u w:val="single"/>
        </w:rPr>
      </w:pPr>
      <w:r>
        <w:t>Durante o período em avaliação desempenhei o papel de diretor de curso da Licenciatura em Engenharia Informática. Considero que este objetivo foi largamente ultrapassado.</w:t>
      </w:r>
    </w:p>
    <w:p w14:paraId="32D964F8" w14:textId="023565FA" w:rsidR="00830F8C" w:rsidRPr="00487926" w:rsidRDefault="00C80846" w:rsidP="007F4E49">
      <w:pPr>
        <w:rPr>
          <w:u w:val="single"/>
        </w:rPr>
      </w:pPr>
      <w:r w:rsidRPr="00487926">
        <w:rPr>
          <w:u w:val="single"/>
        </w:rPr>
        <w:t>Objetivo</w:t>
      </w:r>
      <w:r w:rsidR="000D573E" w:rsidRPr="00487926">
        <w:rPr>
          <w:u w:val="single"/>
        </w:rPr>
        <w:t xml:space="preserve"> 9</w:t>
      </w:r>
      <w:r w:rsidRPr="00487926">
        <w:rPr>
          <w:u w:val="single"/>
        </w:rPr>
        <w:t>:</w:t>
      </w:r>
      <w:r w:rsidR="002D59D1" w:rsidRPr="00487926">
        <w:rPr>
          <w:u w:val="single"/>
        </w:rPr>
        <w:t xml:space="preserve"> </w:t>
      </w:r>
      <w:r w:rsidR="00A177E2" w:rsidRPr="00487926">
        <w:rPr>
          <w:u w:val="single"/>
        </w:rPr>
        <w:t>Participação em 4 júris de mestrado na qualidade de arguente.</w:t>
      </w:r>
    </w:p>
    <w:p w14:paraId="58D1CA7F" w14:textId="677C4EFC" w:rsidR="00A177E2" w:rsidRDefault="00A177E2" w:rsidP="007F4E49">
      <w:r>
        <w:t>Durante o período em avaliação participei em 17 defesas públicas de mestrado, na condição de arguente, e em 2 defesas públicas na condição de presidente. Fiz também parte de um júri de doutoramento. Assim considero que o objetivo foi largamente ultrapassado.</w:t>
      </w:r>
    </w:p>
    <w:p w14:paraId="1A0D9657" w14:textId="6FCE9282" w:rsidR="002D59D1" w:rsidRPr="00487926" w:rsidRDefault="00A177E2" w:rsidP="007F4E49">
      <w:pPr>
        <w:rPr>
          <w:u w:val="single"/>
        </w:rPr>
      </w:pPr>
      <w:r w:rsidRPr="00487926">
        <w:rPr>
          <w:u w:val="single"/>
        </w:rPr>
        <w:t>Objetivo</w:t>
      </w:r>
      <w:r w:rsidR="002D59D1" w:rsidRPr="00487926">
        <w:rPr>
          <w:u w:val="single"/>
        </w:rPr>
        <w:t xml:space="preserve"> </w:t>
      </w:r>
      <w:r w:rsidR="000D573E" w:rsidRPr="00487926">
        <w:rPr>
          <w:u w:val="single"/>
        </w:rPr>
        <w:t>10</w:t>
      </w:r>
      <w:r w:rsidRPr="00487926">
        <w:rPr>
          <w:u w:val="single"/>
        </w:rPr>
        <w:t xml:space="preserve">: Participar </w:t>
      </w:r>
      <w:r w:rsidR="002D59D1" w:rsidRPr="00487926">
        <w:rPr>
          <w:u w:val="single"/>
        </w:rPr>
        <w:t>em quatro ações de divulgação dos cursos da UMa.</w:t>
      </w:r>
    </w:p>
    <w:p w14:paraId="409B9022" w14:textId="7C815E25" w:rsidR="00A177E2" w:rsidRDefault="00A177E2" w:rsidP="007F4E49">
      <w:r>
        <w:t>Durante o período em avaliação participei em 11 acções de divulgação do curso de Licenciatura em Engenharia Informática.</w:t>
      </w:r>
      <w:r w:rsidR="006C0510">
        <w:t xml:space="preserve"> Assm considero que o este objetivo foi ultrapassado.</w:t>
      </w:r>
    </w:p>
    <w:p w14:paraId="13FEF7C4" w14:textId="6423D6CB" w:rsidR="006C0510" w:rsidRDefault="006C0510" w:rsidP="003B2061">
      <w:pPr>
        <w:pStyle w:val="Heading2"/>
      </w:pPr>
      <w:bookmarkStart w:id="46" w:name="_Toc175736934"/>
      <w:bookmarkStart w:id="47" w:name="_Toc178169426"/>
      <w:r>
        <w:t>Considerações Finais</w:t>
      </w:r>
      <w:bookmarkEnd w:id="46"/>
      <w:bookmarkEnd w:id="47"/>
    </w:p>
    <w:p w14:paraId="069B84C4" w14:textId="77777777" w:rsidR="000D573E" w:rsidRDefault="006C0510" w:rsidP="007F4E49">
      <w:r>
        <w:t>Considerando o exposto acima, considero que o trabalho desenvolvido durante o período em avaliação</w:t>
      </w:r>
      <w:r w:rsidR="000D573E">
        <w:t>,</w:t>
      </w:r>
      <w:r>
        <w:t xml:space="preserve"> ultrapassou a maioria dos objetivos fixados para </w:t>
      </w:r>
      <w:r w:rsidR="000D573E">
        <w:t>este</w:t>
      </w:r>
      <w:r>
        <w:t xml:space="preserve"> período</w:t>
      </w:r>
      <w:r w:rsidR="000D573E">
        <w:t xml:space="preserve">. </w:t>
      </w:r>
    </w:p>
    <w:p w14:paraId="4D9A5557" w14:textId="531B96F7" w:rsidR="00A64805" w:rsidRDefault="00A64805" w:rsidP="007F4E49">
      <w:r>
        <w:t xml:space="preserve">Os dois objetivos cuja realização não é tão evidente são os objetivos 1 e 7. Em relação ao objetivo 1, conforme indicado na secção 2.1, houve um esforço significativo para reformular a disciplina de Estruturas de Dados e Algoritmos. No entanto, constatou-se que o conteúdo da disciplina já estava em conformidade com o que é lecionado na maioria das universidades. Assim, a criação de novo material pedagógico concentrou-se principalmente na apresentação e desenvolvimento de novos exemplos e exercícios. Essa reformulação foi iniciada no ano letivo de 22/23 e continuou no ano letivo de 23/24. É importante destacar que, anualmente, o conteúdo teórico e prático de todas as disciplinas é revisto, com alterações em exercícios, sub-capítulos e exemplos. No que concerne ao objetivo 7, embora este tenha sido atingido no mínimo esperado, é necessário considerar que a fase inicial deste período coincidiu com os </w:t>
      </w:r>
      <w:r w:rsidRPr="00A64805">
        <w:rPr>
          <w:i/>
          <w:iCs/>
        </w:rPr>
        <w:t>lockdowns</w:t>
      </w:r>
      <w:r>
        <w:t xml:space="preserve"> decorrentes da pandemia de COVID-19, resultando no cancelamento de algumas conferências e dificultando a minha integração em comunidades organizadoras. No entanto, este é um aspeto que pretendo melhorar no futuro.</w:t>
      </w:r>
    </w:p>
    <w:p w14:paraId="6AF36787" w14:textId="2E187CAB" w:rsidR="00A64805" w:rsidRDefault="00A64805" w:rsidP="007F4E49">
      <w:r>
        <w:t>Com o que foi apresentado neste relatório, considero que, ao longo do período em questão, empenhei-me de forma consistente em desempenhar as suas funções como professor auxiliar com compromisso e dedicação. Tive sempre a intenção de continuar a cumprir com todos os seus deveres primeiramente como docente do ensino superior, e posteriormente</w:t>
      </w:r>
      <w:r w:rsidR="00D66431">
        <w:t xml:space="preserve"> também</w:t>
      </w:r>
      <w:r>
        <w:t xml:space="preserve"> como diretor de curso, tentando </w:t>
      </w:r>
      <w:r w:rsidR="00FB5ED0">
        <w:t>melhorar</w:t>
      </w:r>
      <w:r>
        <w:t xml:space="preserve"> as minhas competências e expandir os seus conhecimentos. </w:t>
      </w:r>
    </w:p>
    <w:p w14:paraId="4ED30902" w14:textId="7BADDDED" w:rsidR="00A64805" w:rsidRDefault="00A64805" w:rsidP="007F4E49">
      <w:r>
        <w:lastRenderedPageBreak/>
        <w:t>Como nota final é importante referir que todo o trabalho aporesentado neste relatório contou com a colaboração</w:t>
      </w:r>
      <w:r w:rsidR="001651EF">
        <w:t xml:space="preserve"> imprescindível</w:t>
      </w:r>
      <w:r>
        <w:t xml:space="preserve"> de vários colegas da DEIMDI, e da FCEE, </w:t>
      </w:r>
      <w:r w:rsidR="00BB4586">
        <w:t>cujo</w:t>
      </w:r>
      <w:r>
        <w:t xml:space="preserve"> conhecimentos e experiência foram fundamentais </w:t>
      </w:r>
      <w:r w:rsidR="00D66431">
        <w:t>para a relização das tarefas apresentadas, mas também na minha adaptação à UMa de uma forma mais geral.</w:t>
      </w:r>
    </w:p>
    <w:p w14:paraId="75B080C2" w14:textId="77777777" w:rsidR="005273AF" w:rsidRDefault="00220DE2" w:rsidP="003B2061">
      <w:pPr>
        <w:pStyle w:val="Heading1"/>
      </w:pPr>
      <w:r w:rsidRPr="002D59D1">
        <w:br w:type="page"/>
      </w:r>
      <w:bookmarkStart w:id="48" w:name="_Toc175736935"/>
      <w:bookmarkStart w:id="49" w:name="_Toc178169427"/>
      <w:r w:rsidR="005273AF">
        <w:lastRenderedPageBreak/>
        <w:t>Referências</w:t>
      </w:r>
      <w:bookmarkEnd w:id="48"/>
      <w:bookmarkEnd w:id="49"/>
    </w:p>
    <w:p w14:paraId="6694D7D8" w14:textId="77777777" w:rsidR="00B04886" w:rsidRPr="00B04886" w:rsidRDefault="005273AF" w:rsidP="007F4E49">
      <w:pPr>
        <w:pStyle w:val="Bibliography"/>
        <w:rPr>
          <w:lang w:val="en-GB"/>
        </w:rPr>
      </w:pPr>
      <w:r>
        <w:fldChar w:fldCharType="begin"/>
      </w:r>
      <w:r>
        <w:instrText xml:space="preserve"> ADDIN ZOTERO_BIBL {"uncited":[],"omitted":[],"custom":[]} CSL_BIBLIOGRAPHY </w:instrText>
      </w:r>
      <w:r>
        <w:fldChar w:fldCharType="separate"/>
      </w:r>
      <w:r w:rsidR="00B04886" w:rsidRPr="00B04886">
        <w:t>[1]</w:t>
      </w:r>
      <w:r w:rsidR="00B04886" w:rsidRPr="00B04886">
        <w:tab/>
        <w:t xml:space="preserve">F. Quintal, “Documentação de Avaliação de Filipe Quintal.” </w:t>
      </w:r>
      <w:r w:rsidR="00B04886" w:rsidRPr="00B04886">
        <w:rPr>
          <w:lang w:val="en-GB"/>
        </w:rPr>
        <w:t>Accessed: Aug. 19, 2024. [Online]. Available: https://lipegno.github.io/quintal.github.com/</w:t>
      </w:r>
    </w:p>
    <w:p w14:paraId="772976AC" w14:textId="77777777" w:rsidR="00B04886" w:rsidRPr="00B04886" w:rsidRDefault="00B04886" w:rsidP="007F4E49">
      <w:pPr>
        <w:pStyle w:val="Bibliography"/>
      </w:pPr>
      <w:r w:rsidRPr="00B04886">
        <w:t>[2]</w:t>
      </w:r>
      <w:r w:rsidRPr="00B04886">
        <w:tab/>
        <w:t>M. A. C. Lima, “Interação com sistema de infotainment de um veículo, implementação e avaliação de gestos e técnicas hápticas,” Dec. 2020, Accessed: Jan. 22, 2022. [Online]. Available: https://digituma.uma.pt/handle/10400.13/3108</w:t>
      </w:r>
    </w:p>
    <w:p w14:paraId="0CBA9255" w14:textId="77777777" w:rsidR="00B04886" w:rsidRPr="00B04886" w:rsidRDefault="00B04886" w:rsidP="007F4E49">
      <w:pPr>
        <w:pStyle w:val="Bibliography"/>
        <w:rPr>
          <w:lang w:val="en-GB"/>
        </w:rPr>
      </w:pPr>
      <w:r w:rsidRPr="00B04886">
        <w:t>[3]</w:t>
      </w:r>
      <w:r w:rsidRPr="00B04886">
        <w:tab/>
        <w:t xml:space="preserve">R. L. Jardim, “Apresentação e análise do ecossistema para desenvolvimento mobile em multiplataforma,” masterThesis, 2021. </w:t>
      </w:r>
      <w:r w:rsidRPr="00B04886">
        <w:rPr>
          <w:lang w:val="en-GB"/>
        </w:rPr>
        <w:t>Accessed: Jul. 24, 2024. [Online]. Available: https://digituma.uma.pt/handle/10400.13/3991</w:t>
      </w:r>
    </w:p>
    <w:p w14:paraId="6C8C854B" w14:textId="77777777" w:rsidR="00B04886" w:rsidRPr="00B04886" w:rsidRDefault="00B04886" w:rsidP="007F4E49">
      <w:pPr>
        <w:pStyle w:val="Bibliography"/>
        <w:rPr>
          <w:lang w:val="en-GB"/>
        </w:rPr>
      </w:pPr>
      <w:r w:rsidRPr="00B04886">
        <w:rPr>
          <w:lang w:val="en-GB"/>
        </w:rPr>
        <w:t>[4]</w:t>
      </w:r>
      <w:r w:rsidRPr="00B04886">
        <w:rPr>
          <w:lang w:val="en-GB"/>
        </w:rPr>
        <w:tab/>
        <w:t xml:space="preserve">M. A. Perez, “Safety implications of infotainment system use in naturalistic driving,” </w:t>
      </w:r>
      <w:r w:rsidRPr="00B04886">
        <w:rPr>
          <w:i/>
          <w:iCs/>
          <w:lang w:val="en-GB"/>
        </w:rPr>
        <w:t>Work</w:t>
      </w:r>
      <w:r w:rsidRPr="00B04886">
        <w:rPr>
          <w:lang w:val="en-GB"/>
        </w:rPr>
        <w:t>, vol. 41, no. Supplement 1, pp. 4200–4204, Jan. 2012, doi: 10.3233/WOR-2012-0122-4200.</w:t>
      </w:r>
    </w:p>
    <w:p w14:paraId="65E273D9" w14:textId="77777777" w:rsidR="00B04886" w:rsidRPr="00B04886" w:rsidRDefault="00B04886" w:rsidP="007F4E49">
      <w:pPr>
        <w:pStyle w:val="Bibliography"/>
        <w:rPr>
          <w:lang w:val="en-GB"/>
        </w:rPr>
      </w:pPr>
      <w:r w:rsidRPr="00B04886">
        <w:rPr>
          <w:lang w:val="en-GB"/>
        </w:rPr>
        <w:t>[5]</w:t>
      </w:r>
      <w:r w:rsidRPr="00B04886">
        <w:rPr>
          <w:lang w:val="en-GB"/>
        </w:rPr>
        <w:tab/>
        <w:t>F. M. R. Abreu, “Real-time application programming interfaces for depicting aquatic internet of things,” masterThesis, 2021. Accessed: Jul. 24, 2024. [Online]. Available: https://digituma.uma.pt/handle/10400.13/3473</w:t>
      </w:r>
    </w:p>
    <w:p w14:paraId="3B83315C" w14:textId="77777777" w:rsidR="00B04886" w:rsidRPr="00B04886" w:rsidRDefault="00B04886" w:rsidP="007F4E49">
      <w:pPr>
        <w:pStyle w:val="Bibliography"/>
        <w:rPr>
          <w:lang w:val="en-GB"/>
        </w:rPr>
      </w:pPr>
      <w:r w:rsidRPr="00B04886">
        <w:rPr>
          <w:lang w:val="en-GB"/>
        </w:rPr>
        <w:t>[6]</w:t>
      </w:r>
      <w:r w:rsidRPr="00B04886">
        <w:rPr>
          <w:lang w:val="en-GB"/>
        </w:rPr>
        <w:tab/>
        <w:t>M. A. R. Andrade, “Holographic reality: enhancing the artificial reality experience throuhg interactive 3D holography,” masterThesis, 2021. Accessed: Jul. 24, 2024. [Online]. Available: https://digituma.uma.pt/handle/10400.13/3403</w:t>
      </w:r>
    </w:p>
    <w:p w14:paraId="330974FC" w14:textId="77777777" w:rsidR="00B04886" w:rsidRPr="00B04886" w:rsidRDefault="00B04886" w:rsidP="007F4E49">
      <w:pPr>
        <w:pStyle w:val="Bibliography"/>
        <w:rPr>
          <w:lang w:val="en-GB"/>
        </w:rPr>
      </w:pPr>
      <w:r w:rsidRPr="00B04886">
        <w:rPr>
          <w:lang w:val="en-GB"/>
        </w:rPr>
        <w:t>[7]</w:t>
      </w:r>
      <w:r w:rsidRPr="00B04886">
        <w:rPr>
          <w:lang w:val="en-GB"/>
        </w:rPr>
        <w:tab/>
        <w:t>C. D. Rodrigues, “Development of MEMS - based IMU for position estimation: comparison of sensor fusion solutions,” masterThesis, 2022. Accessed: Jul. 24, 2024. [Online]. Available: https://digituma.uma.pt/handle/10400.13/4306</w:t>
      </w:r>
    </w:p>
    <w:p w14:paraId="0CD9A3DE" w14:textId="77777777" w:rsidR="00B04886" w:rsidRPr="00B04886" w:rsidRDefault="00B04886" w:rsidP="007F4E49">
      <w:pPr>
        <w:pStyle w:val="Bibliography"/>
        <w:rPr>
          <w:lang w:val="en-GB"/>
        </w:rPr>
      </w:pPr>
      <w:r w:rsidRPr="00B04886">
        <w:rPr>
          <w:lang w:val="en-GB"/>
        </w:rPr>
        <w:t>[8]</w:t>
      </w:r>
      <w:r w:rsidRPr="00B04886">
        <w:rPr>
          <w:lang w:val="en-GB"/>
        </w:rPr>
        <w:tab/>
        <w:t>P. F. N. Aguiar, “Dashboard for collecting and depicting the marine megafauna presence,” masterThesis, 2021. Accessed: Jul. 24, 2024. [Online]. Available: https://digituma.uma.pt/handle/10400.13/3563</w:t>
      </w:r>
    </w:p>
    <w:p w14:paraId="14703798" w14:textId="77777777" w:rsidR="00B04886" w:rsidRPr="00B04886" w:rsidRDefault="00B04886" w:rsidP="007F4E49">
      <w:pPr>
        <w:pStyle w:val="Bibliography"/>
        <w:rPr>
          <w:lang w:val="en-GB"/>
        </w:rPr>
      </w:pPr>
      <w:r w:rsidRPr="00B04886">
        <w:rPr>
          <w:lang w:val="en-GB"/>
        </w:rPr>
        <w:t>[9]</w:t>
      </w:r>
      <w:r w:rsidRPr="00B04886">
        <w:rPr>
          <w:lang w:val="en-GB"/>
        </w:rPr>
        <w:tab/>
        <w:t>C. D. F. Martins, “Marine biodiversity assessments using aquatic internet of things,” masterThesis, 2021. Accessed: Jul. 24, 2024. [Online]. Available: https://digituma.uma.pt/handle/10400.13/3430</w:t>
      </w:r>
    </w:p>
    <w:p w14:paraId="301181AF" w14:textId="77777777" w:rsidR="00B04886" w:rsidRPr="00B04886" w:rsidRDefault="00B04886" w:rsidP="007F4E49">
      <w:pPr>
        <w:pStyle w:val="Bibliography"/>
        <w:rPr>
          <w:lang w:val="en-GB"/>
        </w:rPr>
      </w:pPr>
      <w:r w:rsidRPr="00B04886">
        <w:rPr>
          <w:lang w:val="en-GB"/>
        </w:rPr>
        <w:t>[10]</w:t>
      </w:r>
      <w:r w:rsidRPr="00B04886">
        <w:rPr>
          <w:lang w:val="en-GB"/>
        </w:rPr>
        <w:tab/>
        <w:t>L. C. G. Freitas, “Extreme weather conditions dashboard,” masterThesis, 2022. Accessed: Jul. 24, 2024. [Online]. Available: https://digituma.uma.pt/handle/10400.13/4057</w:t>
      </w:r>
    </w:p>
    <w:p w14:paraId="2AA8EAA5" w14:textId="77777777" w:rsidR="00B04886" w:rsidRPr="00B04886" w:rsidRDefault="00B04886" w:rsidP="007F4E49">
      <w:pPr>
        <w:pStyle w:val="Bibliography"/>
        <w:rPr>
          <w:lang w:val="en-GB"/>
        </w:rPr>
      </w:pPr>
      <w:r w:rsidRPr="00B04886">
        <w:rPr>
          <w:lang w:val="en-GB"/>
        </w:rPr>
        <w:t>[11]</w:t>
      </w:r>
      <w:r w:rsidRPr="00B04886">
        <w:rPr>
          <w:lang w:val="en-GB"/>
        </w:rPr>
        <w:tab/>
        <w:t>P. J. G. Pinto, “Low-cost internet of things and snapshot geolocation pipeline in marine sensing,” masterThesis, 2022. Accessed: Jul. 24, 2024. [Online]. Available: https://digituma.uma.pt/handle/10400.13/4307</w:t>
      </w:r>
    </w:p>
    <w:p w14:paraId="2D3E8E24" w14:textId="77777777" w:rsidR="00B04886" w:rsidRPr="00B04886" w:rsidRDefault="00B04886" w:rsidP="007F4E49">
      <w:pPr>
        <w:pStyle w:val="Bibliography"/>
        <w:rPr>
          <w:lang w:val="en-GB"/>
        </w:rPr>
      </w:pPr>
      <w:r w:rsidRPr="00B04886">
        <w:rPr>
          <w:lang w:val="en-GB"/>
        </w:rPr>
        <w:t>[12]</w:t>
      </w:r>
      <w:r w:rsidRPr="00B04886">
        <w:rPr>
          <w:lang w:val="en-GB"/>
        </w:rPr>
        <w:tab/>
        <w:t>J. R. S. Freitas, “Web-based interface for environmental niche modelling,” masterThesis, 2021. Accessed: Jul. 24, 2024. [Online]. Available: https://digituma.uma.pt/handle/10400.13/3980</w:t>
      </w:r>
    </w:p>
    <w:p w14:paraId="53DFB885" w14:textId="77777777" w:rsidR="00B04886" w:rsidRPr="00B04886" w:rsidRDefault="00B04886" w:rsidP="007F4E49">
      <w:pPr>
        <w:pStyle w:val="Bibliography"/>
        <w:rPr>
          <w:lang w:val="en-GB"/>
        </w:rPr>
      </w:pPr>
      <w:r w:rsidRPr="00B04886">
        <w:rPr>
          <w:lang w:val="en-GB"/>
        </w:rPr>
        <w:t>[13]</w:t>
      </w:r>
      <w:r w:rsidRPr="00B04886">
        <w:rPr>
          <w:lang w:val="en-GB"/>
        </w:rPr>
        <w:tab/>
        <w:t>J. A. G. Faria, “Persuasive technologies for increasing of pro-environmental behaviors,” masterThesis, 2022. Accessed: Jul. 24, 2024. [Online]. Available: https://digituma.uma.pt/handle/10400.13/4342</w:t>
      </w:r>
    </w:p>
    <w:p w14:paraId="48B69E0F" w14:textId="77777777" w:rsidR="00B04886" w:rsidRPr="00B04886" w:rsidRDefault="00B04886" w:rsidP="007F4E49">
      <w:pPr>
        <w:pStyle w:val="Bibliography"/>
      </w:pPr>
      <w:r w:rsidRPr="00B04886">
        <w:rPr>
          <w:lang w:val="en-GB"/>
        </w:rPr>
        <w:t>[14]</w:t>
      </w:r>
      <w:r w:rsidRPr="00B04886">
        <w:rPr>
          <w:lang w:val="en-GB"/>
        </w:rPr>
        <w:tab/>
        <w:t xml:space="preserve">É. F. D. Cunha, “Nexus BRaNT Backoffice para BRaNT,” masterThesis, 2023. </w:t>
      </w:r>
      <w:r w:rsidRPr="00B04886">
        <w:t>Accessed: Jul. 24, 2024. [Online]. Available: https://digituma.uma.pt/handle/10400.13/5102</w:t>
      </w:r>
    </w:p>
    <w:p w14:paraId="20DA73D4" w14:textId="77777777" w:rsidR="00B04886" w:rsidRPr="00B04886" w:rsidRDefault="00B04886" w:rsidP="007F4E49">
      <w:pPr>
        <w:pStyle w:val="Bibliography"/>
      </w:pPr>
      <w:r w:rsidRPr="00B04886">
        <w:lastRenderedPageBreak/>
        <w:t>[15]</w:t>
      </w:r>
      <w:r w:rsidRPr="00B04886">
        <w:tab/>
        <w:t>F. N. G. de Chaves, “Desenvolvimento de uma aplicação móvel AppSESARAM,” masterThesis, 2023. Accessed: Jul. 24, 2024. [Online]. Available: https://digituma.uma.pt/handle/10400.13/5128</w:t>
      </w:r>
    </w:p>
    <w:p w14:paraId="779A3F57" w14:textId="77777777" w:rsidR="00B04886" w:rsidRPr="00B04886" w:rsidRDefault="00B04886" w:rsidP="007F4E49">
      <w:pPr>
        <w:pStyle w:val="Bibliography"/>
        <w:rPr>
          <w:lang w:val="en-GB"/>
        </w:rPr>
      </w:pPr>
      <w:r w:rsidRPr="00B04886">
        <w:t>[16]</w:t>
      </w:r>
      <w:r w:rsidRPr="00B04886">
        <w:tab/>
        <w:t xml:space="preserve">F. J. F. G. Caldeira, “Sistema para prestador de serviços de confiança eIDAS,” masterThesis, 2023. </w:t>
      </w:r>
      <w:r w:rsidRPr="00B04886">
        <w:rPr>
          <w:lang w:val="en-GB"/>
        </w:rPr>
        <w:t>Accessed: Jul. 24, 2024. [Online]. Available: https://digituma.uma.pt/handle/10400.13/5396</w:t>
      </w:r>
    </w:p>
    <w:p w14:paraId="737CD6B3" w14:textId="77777777" w:rsidR="00B04886" w:rsidRPr="00B04886" w:rsidRDefault="00B04886" w:rsidP="007F4E49">
      <w:pPr>
        <w:pStyle w:val="Bibliography"/>
        <w:rPr>
          <w:lang w:val="en-GB"/>
        </w:rPr>
      </w:pPr>
      <w:r w:rsidRPr="00B04886">
        <w:rPr>
          <w:lang w:val="en-GB"/>
        </w:rPr>
        <w:t>[17]</w:t>
      </w:r>
      <w:r w:rsidRPr="00B04886">
        <w:rPr>
          <w:lang w:val="en-GB"/>
        </w:rPr>
        <w:tab/>
        <w:t>J. M. T. Gouveia, “GTS Front-end,” masterThesis, 2023. Accessed: Aug. 26, 2024. [Online]. Available: https://digituma.uma.pt/handle/10400.13/5161</w:t>
      </w:r>
    </w:p>
    <w:p w14:paraId="17459906" w14:textId="77777777" w:rsidR="00B04886" w:rsidRPr="00B04886" w:rsidRDefault="00B04886" w:rsidP="007F4E49">
      <w:pPr>
        <w:pStyle w:val="Bibliography"/>
        <w:rPr>
          <w:lang w:val="en-GB"/>
        </w:rPr>
      </w:pPr>
      <w:r w:rsidRPr="00B04886">
        <w:rPr>
          <w:lang w:val="en-GB"/>
        </w:rPr>
        <w:t>[18]</w:t>
      </w:r>
      <w:r w:rsidRPr="00B04886">
        <w:rPr>
          <w:lang w:val="en-GB"/>
        </w:rPr>
        <w:tab/>
        <w:t>R. J. G. Rodrigues, “Rebuilding driver situation awareness through the use of augmented reality,” masterThesis, 2024. Accessed: Aug. 08, 2024. [Online]. Available: https://digituma.uma.pt/handle/10400.13/5798</w:t>
      </w:r>
    </w:p>
    <w:p w14:paraId="640C48BB" w14:textId="77777777" w:rsidR="00B04886" w:rsidRPr="00B04886" w:rsidRDefault="00B04886" w:rsidP="007F4E49">
      <w:pPr>
        <w:pStyle w:val="Bibliography"/>
        <w:rPr>
          <w:lang w:val="en-GB"/>
        </w:rPr>
      </w:pPr>
      <w:r w:rsidRPr="00B04886">
        <w:rPr>
          <w:lang w:val="en-GB"/>
        </w:rPr>
        <w:t>[19]</w:t>
      </w:r>
      <w:r w:rsidRPr="00B04886">
        <w:rPr>
          <w:lang w:val="en-GB"/>
        </w:rPr>
        <w:tab/>
        <w:t>T. F. A. Marcos, “Task Generator 2.0: leveraging personalized paper and pencil cognitive training to a tablet approach,” masterThesis, 2024. Accessed: Jul. 24, 2024. [Online]. Available: https://digituma.uma.pt/handle/10400.13/5626</w:t>
      </w:r>
    </w:p>
    <w:p w14:paraId="464F07B3" w14:textId="77777777" w:rsidR="00B04886" w:rsidRPr="00B04886" w:rsidRDefault="00B04886" w:rsidP="007F4E49">
      <w:pPr>
        <w:pStyle w:val="Bibliography"/>
        <w:rPr>
          <w:lang w:val="en-GB"/>
        </w:rPr>
      </w:pPr>
      <w:r w:rsidRPr="00B04886">
        <w:rPr>
          <w:lang w:val="en-GB"/>
        </w:rPr>
        <w:t>[20]</w:t>
      </w:r>
      <w:r w:rsidRPr="00B04886">
        <w:rPr>
          <w:lang w:val="en-GB"/>
        </w:rPr>
        <w:tab/>
        <w:t xml:space="preserve">F. Quintal, “Energy Monitoring Technologies,” </w:t>
      </w:r>
      <w:r w:rsidRPr="00B04886">
        <w:rPr>
          <w:i/>
          <w:iCs/>
          <w:lang w:val="en-GB"/>
        </w:rPr>
        <w:t>Energies</w:t>
      </w:r>
      <w:r w:rsidRPr="00B04886">
        <w:rPr>
          <w:lang w:val="en-GB"/>
        </w:rPr>
        <w:t>, vol. 15, no. 16, Art. no. 16, Jan. 2022, doi: 10.3390/en15165820.</w:t>
      </w:r>
    </w:p>
    <w:p w14:paraId="69BC0A8D" w14:textId="44694C67" w:rsidR="00220DE2" w:rsidRPr="00516F89" w:rsidRDefault="005273AF" w:rsidP="007F4E49">
      <w:pPr>
        <w:rPr>
          <w:lang w:val="en-US"/>
        </w:rPr>
      </w:pPr>
      <w:r>
        <w:fldChar w:fldCharType="end"/>
      </w:r>
      <w:r w:rsidR="00220DE2" w:rsidRPr="00516F89">
        <w:rPr>
          <w:lang w:val="en-US"/>
        </w:rPr>
        <w:br w:type="page"/>
      </w:r>
    </w:p>
    <w:p w14:paraId="2615B76B" w14:textId="7D0A88F6" w:rsidR="005273AF" w:rsidRPr="00516F89" w:rsidRDefault="005273AF" w:rsidP="007F4E49">
      <w:pPr>
        <w:rPr>
          <w:rFonts w:cstheme="majorBidi"/>
          <w:color w:val="1F3864" w:themeColor="accent1" w:themeShade="80"/>
          <w:sz w:val="32"/>
          <w:szCs w:val="32"/>
          <w:lang w:val="en-US"/>
        </w:rPr>
      </w:pPr>
      <w:r w:rsidRPr="00516F89">
        <w:rPr>
          <w:lang w:val="en-US"/>
        </w:rPr>
        <w:lastRenderedPageBreak/>
        <w:br w:type="page"/>
      </w:r>
    </w:p>
    <w:p w14:paraId="26988893" w14:textId="5A41B6FC" w:rsidR="005D07CC" w:rsidRDefault="00220DE2" w:rsidP="003B2061">
      <w:pPr>
        <w:pStyle w:val="Heading1"/>
      </w:pPr>
      <w:bookmarkStart w:id="50" w:name="_Toc175736936"/>
      <w:bookmarkStart w:id="51" w:name="_Toc178169428"/>
      <w:r w:rsidRPr="008754DA">
        <w:lastRenderedPageBreak/>
        <w:t>Anexos</w:t>
      </w:r>
      <w:bookmarkEnd w:id="50"/>
      <w:bookmarkEnd w:id="51"/>
    </w:p>
    <w:p w14:paraId="05141E24" w14:textId="7402E336" w:rsidR="00E237F1" w:rsidRDefault="00E237F1" w:rsidP="00E237F1">
      <w:r>
        <w:t>O curriculum vitae d</w:t>
      </w:r>
      <w:r w:rsidR="009A6D3F">
        <w:t xml:space="preserve">o autor </w:t>
      </w:r>
      <w:r>
        <w:t>encontra-se no Anexo A1. Os restantes anexos apresentam o conteúdo referenciado no corpo deste documento</w:t>
      </w:r>
    </w:p>
    <w:p w14:paraId="6FD50A64" w14:textId="3002AC7D" w:rsidR="00E237F1" w:rsidRDefault="00E237F1" w:rsidP="00E237F1">
      <w:r>
        <w:t xml:space="preserve">A </w:t>
      </w:r>
      <w:r w:rsidRPr="005D0240">
        <w:rPr>
          <w:i/>
          <w:iCs/>
        </w:rPr>
        <w:t>Pen Drive</w:t>
      </w:r>
      <w:r>
        <w:t xml:space="preserve"> entregue juntamente com o presente relatório contém:</w:t>
      </w:r>
    </w:p>
    <w:p w14:paraId="46066046" w14:textId="77777777" w:rsidR="005D0240" w:rsidRDefault="00E237F1" w:rsidP="005D0240">
      <w:pPr>
        <w:pStyle w:val="ListParagraph"/>
        <w:numPr>
          <w:ilvl w:val="0"/>
          <w:numId w:val="20"/>
        </w:numPr>
      </w:pPr>
      <w:r>
        <w:t>A versão digital deste relatório</w:t>
      </w:r>
      <w:r w:rsidR="005D0240">
        <w:t xml:space="preserve">; </w:t>
      </w:r>
    </w:p>
    <w:p w14:paraId="2BAC3895" w14:textId="6531E40B" w:rsidR="005D0240" w:rsidRDefault="00E237F1" w:rsidP="005D0240">
      <w:pPr>
        <w:pStyle w:val="ListParagraph"/>
        <w:numPr>
          <w:ilvl w:val="0"/>
          <w:numId w:val="20"/>
        </w:numPr>
      </w:pPr>
      <w:r>
        <w:t>Os artigos publicados</w:t>
      </w:r>
      <w:r w:rsidR="005D0240">
        <w:t>;</w:t>
      </w:r>
    </w:p>
    <w:p w14:paraId="355F4086" w14:textId="7DA834F1" w:rsidR="005D07CC" w:rsidRPr="00E237F1" w:rsidRDefault="005D0240" w:rsidP="005D0240">
      <w:pPr>
        <w:pStyle w:val="ListParagraph"/>
        <w:numPr>
          <w:ilvl w:val="0"/>
          <w:numId w:val="20"/>
        </w:numPr>
      </w:pPr>
      <w:r>
        <w:t xml:space="preserve">O Conteúdo presente no site de suporte deste relatório </w:t>
      </w:r>
      <w:r>
        <w:fldChar w:fldCharType="begin"/>
      </w:r>
      <w:r>
        <w:instrText xml:space="preserve"> ADDIN ZOTERO_ITEM CSL_CITATION {"citationID":"1kDqfxW3","properties":{"formattedCitation":"[1]","plainCitation":"[1]","noteIndex":0},"citationItems":[{"id":4178,"uris":["http://zotero.org/users/1524969/items/GB6LK27Q"],"itemData":{"id":4178,"type":"webpage","abstract":"Repositório de documentação de suporte para a avaliação quinquenal anos de Filipe Quintal, complementado por um relatório em PDF.","language":"en","title":"Documentação de Avaliação de Filipe Quintal","URL":"https://lipegno.github.io/quintal.github.com/","author":[{"family":"Quintal","given":"Filipe"}],"accessed":{"date-parts":[["2024",8,19]]}}}],"schema":"https://github.com/citation-style-language/schema/raw/master/csl-citation.json"} </w:instrText>
      </w:r>
      <w:r>
        <w:fldChar w:fldCharType="separate"/>
      </w:r>
      <w:r>
        <w:rPr>
          <w:noProof/>
        </w:rPr>
        <w:t>[1]</w:t>
      </w:r>
      <w:r>
        <w:fldChar w:fldCharType="end"/>
      </w:r>
      <w:r>
        <w:t>;</w:t>
      </w:r>
      <w:r w:rsidR="005D07CC" w:rsidRPr="008754DA">
        <w:br w:type="page"/>
      </w:r>
    </w:p>
    <w:p w14:paraId="10D76668" w14:textId="77777777" w:rsidR="005221FA" w:rsidRDefault="005221FA" w:rsidP="00E237F1">
      <w:pPr>
        <w:pStyle w:val="Heading1"/>
        <w:numPr>
          <w:ilvl w:val="0"/>
          <w:numId w:val="0"/>
        </w:numPr>
        <w:ind w:left="360" w:hanging="360"/>
        <w:sectPr w:rsidR="005221FA" w:rsidSect="00487926">
          <w:footerReference w:type="even" r:id="rId9"/>
          <w:footerReference w:type="default" r:id="rId10"/>
          <w:pgSz w:w="11906" w:h="16838"/>
          <w:pgMar w:top="1440" w:right="1440" w:bottom="1440" w:left="1440" w:header="708" w:footer="708" w:gutter="0"/>
          <w:cols w:space="708"/>
          <w:titlePg/>
          <w:docGrid w:linePitch="360"/>
        </w:sectPr>
      </w:pPr>
      <w:bookmarkStart w:id="52" w:name="_Toc175736937"/>
      <w:bookmarkStart w:id="53" w:name="_Toc178169429"/>
    </w:p>
    <w:p w14:paraId="0A429257" w14:textId="32804F9E" w:rsidR="00B224AE" w:rsidRPr="00B224AE" w:rsidRDefault="005D07CC" w:rsidP="005221FA">
      <w:pPr>
        <w:pStyle w:val="Heading1"/>
        <w:numPr>
          <w:ilvl w:val="0"/>
          <w:numId w:val="0"/>
        </w:numPr>
        <w:ind w:left="360" w:hanging="360"/>
      </w:pPr>
      <w:r w:rsidRPr="008754DA">
        <w:lastRenderedPageBreak/>
        <w:t>A.1</w:t>
      </w:r>
      <w:bookmarkEnd w:id="52"/>
      <w:bookmarkEnd w:id="53"/>
    </w:p>
    <w:p w14:paraId="31D2EF7C" w14:textId="77777777" w:rsidR="00E237F1" w:rsidRDefault="00E237F1">
      <w:pPr>
        <w:spacing w:after="0" w:line="240" w:lineRule="auto"/>
        <w:jc w:val="left"/>
        <w:rPr>
          <w:rFonts w:cstheme="majorBidi"/>
          <w:b/>
          <w:bCs/>
          <w:color w:val="2E74B5" w:themeColor="accent5" w:themeShade="BF"/>
          <w:sz w:val="32"/>
          <w:szCs w:val="32"/>
        </w:rPr>
      </w:pPr>
      <w:r>
        <w:br w:type="page"/>
      </w:r>
    </w:p>
    <w:p w14:paraId="0D7D0922" w14:textId="74F4287B" w:rsidR="00E237F1" w:rsidRDefault="00E237F1" w:rsidP="00E237F1">
      <w:pPr>
        <w:pStyle w:val="Heading1"/>
        <w:numPr>
          <w:ilvl w:val="0"/>
          <w:numId w:val="0"/>
        </w:numPr>
        <w:ind w:left="360" w:hanging="360"/>
      </w:pPr>
      <w:bookmarkStart w:id="54" w:name="_Toc178169430"/>
      <w:r>
        <w:lastRenderedPageBreak/>
        <w:t>A.2</w:t>
      </w:r>
      <w:bookmarkEnd w:id="54"/>
    </w:p>
    <w:p w14:paraId="6A29C3E8" w14:textId="6CF9943D" w:rsidR="00B224AE" w:rsidRPr="00B224AE" w:rsidRDefault="00B224AE" w:rsidP="00B224AE"/>
    <w:p w14:paraId="55C1E5F3" w14:textId="77777777" w:rsidR="00E237F1" w:rsidRDefault="00E237F1">
      <w:pPr>
        <w:spacing w:after="0" w:line="240" w:lineRule="auto"/>
        <w:jc w:val="left"/>
        <w:rPr>
          <w:rFonts w:cstheme="majorBidi"/>
          <w:b/>
          <w:bCs/>
          <w:color w:val="2E74B5" w:themeColor="accent5" w:themeShade="BF"/>
          <w:sz w:val="32"/>
          <w:szCs w:val="32"/>
        </w:rPr>
      </w:pPr>
      <w:r>
        <w:br w:type="page"/>
      </w:r>
    </w:p>
    <w:p w14:paraId="451C97B1" w14:textId="42DAEBAD" w:rsidR="0020138B" w:rsidRDefault="00E237F1" w:rsidP="00E237F1">
      <w:pPr>
        <w:pStyle w:val="Heading1"/>
        <w:numPr>
          <w:ilvl w:val="0"/>
          <w:numId w:val="0"/>
        </w:numPr>
        <w:ind w:left="360" w:hanging="360"/>
      </w:pPr>
      <w:bookmarkStart w:id="55" w:name="_Toc178169431"/>
      <w:r>
        <w:lastRenderedPageBreak/>
        <w:t>A.3</w:t>
      </w:r>
      <w:bookmarkEnd w:id="55"/>
    </w:p>
    <w:p w14:paraId="63903246" w14:textId="77777777" w:rsidR="0020138B" w:rsidRDefault="0020138B">
      <w:pPr>
        <w:spacing w:after="0" w:line="240" w:lineRule="auto"/>
        <w:jc w:val="left"/>
        <w:rPr>
          <w:rFonts w:cstheme="majorBidi"/>
          <w:b/>
          <w:bCs/>
          <w:color w:val="2E74B5" w:themeColor="accent5" w:themeShade="BF"/>
          <w:sz w:val="32"/>
          <w:szCs w:val="32"/>
        </w:rPr>
      </w:pPr>
      <w:r>
        <w:br w:type="page"/>
      </w:r>
    </w:p>
    <w:p w14:paraId="75EA9173" w14:textId="5988B32A" w:rsidR="0020138B" w:rsidRDefault="0020138B" w:rsidP="00E237F1">
      <w:pPr>
        <w:pStyle w:val="Heading1"/>
        <w:numPr>
          <w:ilvl w:val="0"/>
          <w:numId w:val="0"/>
        </w:numPr>
        <w:ind w:left="360" w:hanging="360"/>
      </w:pPr>
      <w:bookmarkStart w:id="56" w:name="_Toc178169432"/>
      <w:r>
        <w:lastRenderedPageBreak/>
        <w:t>A.4</w:t>
      </w:r>
      <w:bookmarkEnd w:id="56"/>
    </w:p>
    <w:p w14:paraId="6C4E2D71" w14:textId="77777777" w:rsidR="0020138B" w:rsidRDefault="0020138B">
      <w:pPr>
        <w:spacing w:after="0" w:line="240" w:lineRule="auto"/>
        <w:jc w:val="left"/>
        <w:rPr>
          <w:rFonts w:cstheme="majorBidi"/>
          <w:b/>
          <w:bCs/>
          <w:color w:val="2E74B5" w:themeColor="accent5" w:themeShade="BF"/>
          <w:sz w:val="32"/>
          <w:szCs w:val="32"/>
        </w:rPr>
      </w:pPr>
      <w:r>
        <w:br w:type="page"/>
      </w:r>
    </w:p>
    <w:p w14:paraId="70BB390E" w14:textId="734BD876" w:rsidR="00220DE2" w:rsidRPr="008754DA" w:rsidRDefault="0020138B" w:rsidP="00E237F1">
      <w:pPr>
        <w:pStyle w:val="Heading1"/>
        <w:numPr>
          <w:ilvl w:val="0"/>
          <w:numId w:val="0"/>
        </w:numPr>
        <w:ind w:left="360" w:hanging="360"/>
      </w:pPr>
      <w:bookmarkStart w:id="57" w:name="_Toc178169433"/>
      <w:r>
        <w:lastRenderedPageBreak/>
        <w:t>A.5</w:t>
      </w:r>
      <w:bookmarkEnd w:id="57"/>
    </w:p>
    <w:p w14:paraId="2AC73B4B" w14:textId="0E57344A" w:rsidR="00C4346C" w:rsidRPr="008754DA" w:rsidRDefault="004C5C7F" w:rsidP="007F4E49">
      <w:r w:rsidRPr="008754DA">
        <w:tab/>
      </w:r>
      <w:r w:rsidRPr="008754DA">
        <w:tab/>
      </w:r>
      <w:r w:rsidRPr="008754DA">
        <w:tab/>
      </w:r>
      <w:r w:rsidRPr="008754DA">
        <w:tab/>
      </w:r>
      <w:r w:rsidRPr="008754DA">
        <w:tab/>
      </w:r>
      <w:r w:rsidRPr="008754DA">
        <w:tab/>
      </w:r>
    </w:p>
    <w:sectPr w:rsidR="00C4346C" w:rsidRPr="008754DA" w:rsidSect="005221FA">
      <w:footerReference w:type="default" r:id="rId11"/>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F5017C" w14:textId="77777777" w:rsidR="00655DAC" w:rsidRDefault="00655DAC" w:rsidP="007F4E49">
      <w:r>
        <w:separator/>
      </w:r>
    </w:p>
  </w:endnote>
  <w:endnote w:type="continuationSeparator" w:id="0">
    <w:p w14:paraId="79171FFF" w14:textId="77777777" w:rsidR="00655DAC" w:rsidRDefault="00655DAC" w:rsidP="007F4E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76909536"/>
      <w:docPartObj>
        <w:docPartGallery w:val="Page Numbers (Bottom of Page)"/>
        <w:docPartUnique/>
      </w:docPartObj>
    </w:sdtPr>
    <w:sdtContent>
      <w:p w14:paraId="3F2D26A9" w14:textId="6D5C5BD5" w:rsidR="00487926" w:rsidRDefault="00487926" w:rsidP="006C25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2CC4BE" w14:textId="38E54FD1" w:rsidR="007F4E49" w:rsidRDefault="007F4E49" w:rsidP="00487926">
    <w:pPr>
      <w:pStyle w:val="Footer"/>
      <w:ind w:right="360"/>
      <w:rPr>
        <w:rStyle w:val="PageNumber"/>
      </w:rPr>
    </w:pPr>
  </w:p>
  <w:p w14:paraId="59F0279E" w14:textId="77777777" w:rsidR="007F4E49" w:rsidRDefault="007F4E49" w:rsidP="007F4E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91704011"/>
      <w:docPartObj>
        <w:docPartGallery w:val="Page Numbers (Bottom of Page)"/>
        <w:docPartUnique/>
      </w:docPartObj>
    </w:sdtPr>
    <w:sdtContent>
      <w:p w14:paraId="63B8214F" w14:textId="7F03B851" w:rsidR="00487926" w:rsidRDefault="00487926" w:rsidP="006C250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1A1BA53" w14:textId="7778ED13" w:rsidR="007F4E49" w:rsidRDefault="007F4E49" w:rsidP="00487926">
    <w:pPr>
      <w:pStyle w:val="Footer"/>
      <w:ind w:right="360"/>
      <w:rPr>
        <w:rStyle w:val="PageNumber"/>
      </w:rPr>
    </w:pPr>
  </w:p>
  <w:p w14:paraId="23593DB9" w14:textId="77777777" w:rsidR="007F4E49" w:rsidRDefault="007F4E49" w:rsidP="007F4E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6D8713" w14:textId="540CE198" w:rsidR="005221FA" w:rsidRDefault="005221FA" w:rsidP="006C2500">
    <w:pPr>
      <w:pStyle w:val="Footer"/>
      <w:framePr w:wrap="none" w:vAnchor="text" w:hAnchor="margin" w:xAlign="right" w:y="1"/>
      <w:rPr>
        <w:rStyle w:val="PageNumber"/>
      </w:rPr>
    </w:pPr>
  </w:p>
  <w:p w14:paraId="63E3DEA2" w14:textId="77777777" w:rsidR="005221FA" w:rsidRDefault="005221FA" w:rsidP="00487926">
    <w:pPr>
      <w:pStyle w:val="Footer"/>
      <w:ind w:right="360"/>
      <w:rPr>
        <w:rStyle w:val="PageNumber"/>
      </w:rPr>
    </w:pPr>
  </w:p>
  <w:p w14:paraId="37E0DAEC" w14:textId="77777777" w:rsidR="005221FA" w:rsidRDefault="005221FA" w:rsidP="007F4E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61F8FC" w14:textId="77777777" w:rsidR="00655DAC" w:rsidRDefault="00655DAC" w:rsidP="007F4E49">
      <w:r>
        <w:separator/>
      </w:r>
    </w:p>
  </w:footnote>
  <w:footnote w:type="continuationSeparator" w:id="0">
    <w:p w14:paraId="564B2986" w14:textId="77777777" w:rsidR="00655DAC" w:rsidRDefault="00655DAC" w:rsidP="007F4E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11B5E"/>
    <w:multiLevelType w:val="hybridMultilevel"/>
    <w:tmpl w:val="16AC20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5760C5"/>
    <w:multiLevelType w:val="hybridMultilevel"/>
    <w:tmpl w:val="0AA4A9F0"/>
    <w:lvl w:ilvl="0" w:tplc="F5AA0114">
      <w:start w:val="1"/>
      <w:numFmt w:val="decimal"/>
      <w:lvlText w:val="%1."/>
      <w:lvlJc w:val="left"/>
      <w:pPr>
        <w:ind w:left="720" w:hanging="360"/>
      </w:pPr>
      <w:rPr>
        <w:rFonts w:hint="default"/>
        <w:b w:val="0"/>
        <w:bCs w:val="0"/>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CBC3D1B"/>
    <w:multiLevelType w:val="hybridMultilevel"/>
    <w:tmpl w:val="19B8F82A"/>
    <w:lvl w:ilvl="0" w:tplc="0809000F">
      <w:start w:val="1"/>
      <w:numFmt w:val="decimal"/>
      <w:lvlText w:val="%1."/>
      <w:lvlJc w:val="left"/>
      <w:pPr>
        <w:ind w:left="644"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EF748D1"/>
    <w:multiLevelType w:val="hybridMultilevel"/>
    <w:tmpl w:val="10108D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7C0B36"/>
    <w:multiLevelType w:val="hybridMultilevel"/>
    <w:tmpl w:val="EA5EB9D8"/>
    <w:lvl w:ilvl="0" w:tplc="C31A5720">
      <w:numFmt w:val="bullet"/>
      <w:lvlText w:val="•"/>
      <w:lvlJc w:val="left"/>
      <w:pPr>
        <w:ind w:left="720" w:hanging="360"/>
      </w:pPr>
      <w:rPr>
        <w:rFonts w:ascii="Garamond" w:eastAsia="Times New Roman"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CF6760"/>
    <w:multiLevelType w:val="hybridMultilevel"/>
    <w:tmpl w:val="48F68F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E867A4"/>
    <w:multiLevelType w:val="hybridMultilevel"/>
    <w:tmpl w:val="30C691EC"/>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A463102"/>
    <w:multiLevelType w:val="hybridMultilevel"/>
    <w:tmpl w:val="9F2E53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D84FAD"/>
    <w:multiLevelType w:val="hybridMultilevel"/>
    <w:tmpl w:val="C4B26E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7D35E6"/>
    <w:multiLevelType w:val="hybridMultilevel"/>
    <w:tmpl w:val="5562E98C"/>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0" w15:restartNumberingAfterBreak="0">
    <w:nsid w:val="29845850"/>
    <w:multiLevelType w:val="multilevel"/>
    <w:tmpl w:val="CB2CD5C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B1F0B36"/>
    <w:multiLevelType w:val="hybridMultilevel"/>
    <w:tmpl w:val="8FD0B4B4"/>
    <w:lvl w:ilvl="0" w:tplc="C31A5720">
      <w:numFmt w:val="bullet"/>
      <w:lvlText w:val="•"/>
      <w:lvlJc w:val="left"/>
      <w:pPr>
        <w:ind w:left="720" w:hanging="360"/>
      </w:pPr>
      <w:rPr>
        <w:rFonts w:ascii="Garamond" w:eastAsia="Times New Roman" w:hAnsi="Garamond"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151C35"/>
    <w:multiLevelType w:val="hybridMultilevel"/>
    <w:tmpl w:val="30C691E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6D96369"/>
    <w:multiLevelType w:val="hybridMultilevel"/>
    <w:tmpl w:val="30C691E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9A36A95"/>
    <w:multiLevelType w:val="hybridMultilevel"/>
    <w:tmpl w:val="19B8F82A"/>
    <w:lvl w:ilvl="0" w:tplc="FFFFFFFF">
      <w:start w:val="1"/>
      <w:numFmt w:val="decimal"/>
      <w:lvlText w:val="%1."/>
      <w:lvlJc w:val="left"/>
      <w:pPr>
        <w:ind w:left="644"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8724AD4"/>
    <w:multiLevelType w:val="hybridMultilevel"/>
    <w:tmpl w:val="ACD4D0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5C7682"/>
    <w:multiLevelType w:val="hybridMultilevel"/>
    <w:tmpl w:val="DA7690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E4121E"/>
    <w:multiLevelType w:val="hybridMultilevel"/>
    <w:tmpl w:val="6D42E426"/>
    <w:lvl w:ilvl="0" w:tplc="0809000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8" w15:restartNumberingAfterBreak="0">
    <w:nsid w:val="73E01B3F"/>
    <w:multiLevelType w:val="hybridMultilevel"/>
    <w:tmpl w:val="D90E8FE8"/>
    <w:lvl w:ilvl="0" w:tplc="FFFFFFFF">
      <w:start w:val="1"/>
      <w:numFmt w:val="decimal"/>
      <w:lvlText w:val="%1."/>
      <w:lvlJc w:val="left"/>
      <w:pPr>
        <w:ind w:left="644" w:hanging="360"/>
      </w:pPr>
      <w:rPr>
        <w:rFonts w:hint="default"/>
      </w:rPr>
    </w:lvl>
    <w:lvl w:ilvl="1" w:tplc="FFFFFFFF">
      <w:start w:val="1"/>
      <w:numFmt w:val="bullet"/>
      <w:lvlText w:val="o"/>
      <w:lvlJc w:val="left"/>
      <w:pPr>
        <w:ind w:left="1364" w:hanging="360"/>
      </w:pPr>
      <w:rPr>
        <w:rFonts w:ascii="Courier New" w:hAnsi="Courier New" w:cs="Courier New" w:hint="default"/>
      </w:rPr>
    </w:lvl>
    <w:lvl w:ilvl="2" w:tplc="FFFFFFFF">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19" w15:restartNumberingAfterBreak="0">
    <w:nsid w:val="7D667967"/>
    <w:multiLevelType w:val="hybridMultilevel"/>
    <w:tmpl w:val="6C72D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451148">
    <w:abstractNumId w:val="10"/>
  </w:num>
  <w:num w:numId="2" w16cid:durableId="1146170347">
    <w:abstractNumId w:val="6"/>
  </w:num>
  <w:num w:numId="3" w16cid:durableId="170342976">
    <w:abstractNumId w:val="15"/>
  </w:num>
  <w:num w:numId="4" w16cid:durableId="150679156">
    <w:abstractNumId w:val="16"/>
  </w:num>
  <w:num w:numId="5" w16cid:durableId="1497182200">
    <w:abstractNumId w:val="0"/>
  </w:num>
  <w:num w:numId="6" w16cid:durableId="2002388295">
    <w:abstractNumId w:val="5"/>
  </w:num>
  <w:num w:numId="7" w16cid:durableId="2017879233">
    <w:abstractNumId w:val="7"/>
  </w:num>
  <w:num w:numId="8" w16cid:durableId="687801878">
    <w:abstractNumId w:val="8"/>
  </w:num>
  <w:num w:numId="9" w16cid:durableId="137454609">
    <w:abstractNumId w:val="2"/>
  </w:num>
  <w:num w:numId="10" w16cid:durableId="383913955">
    <w:abstractNumId w:val="14"/>
  </w:num>
  <w:num w:numId="11" w16cid:durableId="1738242482">
    <w:abstractNumId w:val="9"/>
  </w:num>
  <w:num w:numId="12" w16cid:durableId="41826369">
    <w:abstractNumId w:val="18"/>
  </w:num>
  <w:num w:numId="13" w16cid:durableId="1620379174">
    <w:abstractNumId w:val="3"/>
  </w:num>
  <w:num w:numId="14" w16cid:durableId="1120605954">
    <w:abstractNumId w:val="1"/>
  </w:num>
  <w:num w:numId="15" w16cid:durableId="767116946">
    <w:abstractNumId w:val="17"/>
  </w:num>
  <w:num w:numId="16" w16cid:durableId="1610432583">
    <w:abstractNumId w:val="12"/>
  </w:num>
  <w:num w:numId="17" w16cid:durableId="2080247965">
    <w:abstractNumId w:val="13"/>
  </w:num>
  <w:num w:numId="18" w16cid:durableId="1804233578">
    <w:abstractNumId w:val="19"/>
  </w:num>
  <w:num w:numId="19" w16cid:durableId="1773086144">
    <w:abstractNumId w:val="4"/>
  </w:num>
  <w:num w:numId="20" w16cid:durableId="757869991">
    <w:abstractNumId w:val="11"/>
  </w:num>
  <w:num w:numId="21" w16cid:durableId="390079663">
    <w:abstractNumId w:val="10"/>
  </w:num>
  <w:num w:numId="22" w16cid:durableId="1585399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521936188">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C7F"/>
    <w:rsid w:val="00001448"/>
    <w:rsid w:val="00004B3F"/>
    <w:rsid w:val="0000788B"/>
    <w:rsid w:val="0002512F"/>
    <w:rsid w:val="0002525C"/>
    <w:rsid w:val="00073F6B"/>
    <w:rsid w:val="00077E7C"/>
    <w:rsid w:val="000901D2"/>
    <w:rsid w:val="0009191B"/>
    <w:rsid w:val="000A1226"/>
    <w:rsid w:val="000A5150"/>
    <w:rsid w:val="000D573E"/>
    <w:rsid w:val="000F2D29"/>
    <w:rsid w:val="000F6743"/>
    <w:rsid w:val="00103B63"/>
    <w:rsid w:val="00124B3C"/>
    <w:rsid w:val="001254E8"/>
    <w:rsid w:val="00132321"/>
    <w:rsid w:val="001651EF"/>
    <w:rsid w:val="00173FFB"/>
    <w:rsid w:val="001769AB"/>
    <w:rsid w:val="001821A6"/>
    <w:rsid w:val="0019274E"/>
    <w:rsid w:val="001A6633"/>
    <w:rsid w:val="001B2A13"/>
    <w:rsid w:val="001B42DD"/>
    <w:rsid w:val="001C05EC"/>
    <w:rsid w:val="001C1256"/>
    <w:rsid w:val="001C2EBE"/>
    <w:rsid w:val="001C6304"/>
    <w:rsid w:val="001C7DEA"/>
    <w:rsid w:val="001D2BF9"/>
    <w:rsid w:val="001F1B6F"/>
    <w:rsid w:val="0020138B"/>
    <w:rsid w:val="00201754"/>
    <w:rsid w:val="00211156"/>
    <w:rsid w:val="00220DE2"/>
    <w:rsid w:val="002211BD"/>
    <w:rsid w:val="00235ECE"/>
    <w:rsid w:val="0024112F"/>
    <w:rsid w:val="00282150"/>
    <w:rsid w:val="002853C6"/>
    <w:rsid w:val="00292C15"/>
    <w:rsid w:val="002D59D1"/>
    <w:rsid w:val="002D5B9B"/>
    <w:rsid w:val="002E3CB8"/>
    <w:rsid w:val="002E7E08"/>
    <w:rsid w:val="00306F21"/>
    <w:rsid w:val="00316CDB"/>
    <w:rsid w:val="00321D86"/>
    <w:rsid w:val="003379C1"/>
    <w:rsid w:val="0036113D"/>
    <w:rsid w:val="00362CBB"/>
    <w:rsid w:val="00364DA5"/>
    <w:rsid w:val="00365081"/>
    <w:rsid w:val="003725FB"/>
    <w:rsid w:val="00376469"/>
    <w:rsid w:val="003B2061"/>
    <w:rsid w:val="003C16D6"/>
    <w:rsid w:val="003D7C43"/>
    <w:rsid w:val="003E15CF"/>
    <w:rsid w:val="003F52A1"/>
    <w:rsid w:val="003F6D24"/>
    <w:rsid w:val="00402FE9"/>
    <w:rsid w:val="0042774A"/>
    <w:rsid w:val="0043155F"/>
    <w:rsid w:val="00435AA0"/>
    <w:rsid w:val="00454C6B"/>
    <w:rsid w:val="0045653C"/>
    <w:rsid w:val="00460DBF"/>
    <w:rsid w:val="00487926"/>
    <w:rsid w:val="00490B1F"/>
    <w:rsid w:val="00492223"/>
    <w:rsid w:val="00495711"/>
    <w:rsid w:val="004A3091"/>
    <w:rsid w:val="004A3CDC"/>
    <w:rsid w:val="004C5C7F"/>
    <w:rsid w:val="004D6F32"/>
    <w:rsid w:val="004E51D5"/>
    <w:rsid w:val="00505C2D"/>
    <w:rsid w:val="00516F89"/>
    <w:rsid w:val="00517761"/>
    <w:rsid w:val="00521223"/>
    <w:rsid w:val="005221FA"/>
    <w:rsid w:val="005273AF"/>
    <w:rsid w:val="00553532"/>
    <w:rsid w:val="005632B5"/>
    <w:rsid w:val="0057076E"/>
    <w:rsid w:val="005A1413"/>
    <w:rsid w:val="005B1B96"/>
    <w:rsid w:val="005B1D42"/>
    <w:rsid w:val="005C60D0"/>
    <w:rsid w:val="005D0240"/>
    <w:rsid w:val="005D07CC"/>
    <w:rsid w:val="005D3423"/>
    <w:rsid w:val="00600A0E"/>
    <w:rsid w:val="006017D6"/>
    <w:rsid w:val="00601A3C"/>
    <w:rsid w:val="00611B57"/>
    <w:rsid w:val="00616E67"/>
    <w:rsid w:val="00625049"/>
    <w:rsid w:val="00636D33"/>
    <w:rsid w:val="00644C19"/>
    <w:rsid w:val="00646BF1"/>
    <w:rsid w:val="00647F4A"/>
    <w:rsid w:val="00655DAC"/>
    <w:rsid w:val="0066037B"/>
    <w:rsid w:val="00664730"/>
    <w:rsid w:val="00665487"/>
    <w:rsid w:val="00684B77"/>
    <w:rsid w:val="00692AA5"/>
    <w:rsid w:val="00693263"/>
    <w:rsid w:val="006A76CA"/>
    <w:rsid w:val="006C0510"/>
    <w:rsid w:val="006C58D9"/>
    <w:rsid w:val="006F04A2"/>
    <w:rsid w:val="007005E6"/>
    <w:rsid w:val="00710D19"/>
    <w:rsid w:val="007217A0"/>
    <w:rsid w:val="007413AD"/>
    <w:rsid w:val="00764F64"/>
    <w:rsid w:val="007668DB"/>
    <w:rsid w:val="00781307"/>
    <w:rsid w:val="00794D49"/>
    <w:rsid w:val="007B1727"/>
    <w:rsid w:val="007B49F1"/>
    <w:rsid w:val="007F4E49"/>
    <w:rsid w:val="008033BF"/>
    <w:rsid w:val="008210E4"/>
    <w:rsid w:val="0082729A"/>
    <w:rsid w:val="008307F1"/>
    <w:rsid w:val="00830F8C"/>
    <w:rsid w:val="008349FB"/>
    <w:rsid w:val="008357CD"/>
    <w:rsid w:val="00847DE9"/>
    <w:rsid w:val="00851C19"/>
    <w:rsid w:val="00852F36"/>
    <w:rsid w:val="00863B86"/>
    <w:rsid w:val="00865667"/>
    <w:rsid w:val="008754DA"/>
    <w:rsid w:val="00875B2D"/>
    <w:rsid w:val="008A4A06"/>
    <w:rsid w:val="008A6BCE"/>
    <w:rsid w:val="008C21D7"/>
    <w:rsid w:val="008C7EC9"/>
    <w:rsid w:val="008D00D0"/>
    <w:rsid w:val="008D7E78"/>
    <w:rsid w:val="0091591E"/>
    <w:rsid w:val="0092169D"/>
    <w:rsid w:val="009330B2"/>
    <w:rsid w:val="0094433A"/>
    <w:rsid w:val="00950A86"/>
    <w:rsid w:val="00967DC0"/>
    <w:rsid w:val="009A6BC9"/>
    <w:rsid w:val="009A6D3F"/>
    <w:rsid w:val="009B0B60"/>
    <w:rsid w:val="009B3585"/>
    <w:rsid w:val="009B5281"/>
    <w:rsid w:val="009C0B6A"/>
    <w:rsid w:val="00A0055C"/>
    <w:rsid w:val="00A154D6"/>
    <w:rsid w:val="00A177E2"/>
    <w:rsid w:val="00A36E2C"/>
    <w:rsid w:val="00A463CD"/>
    <w:rsid w:val="00A50AD4"/>
    <w:rsid w:val="00A57A5C"/>
    <w:rsid w:val="00A64805"/>
    <w:rsid w:val="00A674D1"/>
    <w:rsid w:val="00A7155D"/>
    <w:rsid w:val="00A8067A"/>
    <w:rsid w:val="00A813C8"/>
    <w:rsid w:val="00A81EEE"/>
    <w:rsid w:val="00AA1F6C"/>
    <w:rsid w:val="00AB0163"/>
    <w:rsid w:val="00AB0B31"/>
    <w:rsid w:val="00AC52A5"/>
    <w:rsid w:val="00AD27DD"/>
    <w:rsid w:val="00AD517C"/>
    <w:rsid w:val="00AE7F6A"/>
    <w:rsid w:val="00AF49EB"/>
    <w:rsid w:val="00AF5826"/>
    <w:rsid w:val="00B01CBE"/>
    <w:rsid w:val="00B04886"/>
    <w:rsid w:val="00B224AE"/>
    <w:rsid w:val="00B24022"/>
    <w:rsid w:val="00B34589"/>
    <w:rsid w:val="00B431A3"/>
    <w:rsid w:val="00B45937"/>
    <w:rsid w:val="00B523D7"/>
    <w:rsid w:val="00B56BA6"/>
    <w:rsid w:val="00B76719"/>
    <w:rsid w:val="00B76F9B"/>
    <w:rsid w:val="00B919C9"/>
    <w:rsid w:val="00BA1E77"/>
    <w:rsid w:val="00BA4813"/>
    <w:rsid w:val="00BB1863"/>
    <w:rsid w:val="00BB4586"/>
    <w:rsid w:val="00BB53BB"/>
    <w:rsid w:val="00BC51AB"/>
    <w:rsid w:val="00BD06CF"/>
    <w:rsid w:val="00BD275B"/>
    <w:rsid w:val="00BF415D"/>
    <w:rsid w:val="00BF6B9D"/>
    <w:rsid w:val="00BF77AF"/>
    <w:rsid w:val="00C221B9"/>
    <w:rsid w:val="00C34FC8"/>
    <w:rsid w:val="00C4346C"/>
    <w:rsid w:val="00C51B33"/>
    <w:rsid w:val="00C52154"/>
    <w:rsid w:val="00C5223D"/>
    <w:rsid w:val="00C80846"/>
    <w:rsid w:val="00C844FB"/>
    <w:rsid w:val="00C84FD2"/>
    <w:rsid w:val="00C90D55"/>
    <w:rsid w:val="00C9389D"/>
    <w:rsid w:val="00CA724F"/>
    <w:rsid w:val="00CE028F"/>
    <w:rsid w:val="00CE2CEE"/>
    <w:rsid w:val="00CE37DD"/>
    <w:rsid w:val="00D26895"/>
    <w:rsid w:val="00D36638"/>
    <w:rsid w:val="00D52B57"/>
    <w:rsid w:val="00D5565D"/>
    <w:rsid w:val="00D66431"/>
    <w:rsid w:val="00D77F93"/>
    <w:rsid w:val="00D852DD"/>
    <w:rsid w:val="00D868B9"/>
    <w:rsid w:val="00DA139D"/>
    <w:rsid w:val="00DA37D9"/>
    <w:rsid w:val="00DC4F4F"/>
    <w:rsid w:val="00DE24D7"/>
    <w:rsid w:val="00DE472F"/>
    <w:rsid w:val="00DE6FBF"/>
    <w:rsid w:val="00DE76CE"/>
    <w:rsid w:val="00DF6E19"/>
    <w:rsid w:val="00E01F0B"/>
    <w:rsid w:val="00E105FF"/>
    <w:rsid w:val="00E13231"/>
    <w:rsid w:val="00E2151E"/>
    <w:rsid w:val="00E237F1"/>
    <w:rsid w:val="00E423F6"/>
    <w:rsid w:val="00E440B2"/>
    <w:rsid w:val="00E5562A"/>
    <w:rsid w:val="00E56853"/>
    <w:rsid w:val="00E83FCE"/>
    <w:rsid w:val="00E86492"/>
    <w:rsid w:val="00E91EB7"/>
    <w:rsid w:val="00EB665E"/>
    <w:rsid w:val="00ED67EF"/>
    <w:rsid w:val="00EE0B21"/>
    <w:rsid w:val="00EE29E0"/>
    <w:rsid w:val="00EF2A3C"/>
    <w:rsid w:val="00F02E53"/>
    <w:rsid w:val="00F04458"/>
    <w:rsid w:val="00F134BA"/>
    <w:rsid w:val="00F27168"/>
    <w:rsid w:val="00F31D93"/>
    <w:rsid w:val="00F447A8"/>
    <w:rsid w:val="00F613E6"/>
    <w:rsid w:val="00F615AD"/>
    <w:rsid w:val="00F80DE5"/>
    <w:rsid w:val="00F813B0"/>
    <w:rsid w:val="00F97BC5"/>
    <w:rsid w:val="00FA3BA8"/>
    <w:rsid w:val="00FB1170"/>
    <w:rsid w:val="00FB1E08"/>
    <w:rsid w:val="00FB5ED0"/>
    <w:rsid w:val="00FC2F9B"/>
    <w:rsid w:val="00FD6317"/>
    <w:rsid w:val="00FE43AB"/>
    <w:rsid w:val="00FF0FA4"/>
    <w:rsid w:val="00FF41BF"/>
    <w:rsid w:val="00FF740E"/>
  </w:rsids>
  <m:mathPr>
    <m:mathFont m:val="Cambria Math"/>
    <m:brkBin m:val="before"/>
    <m:brkBinSub m:val="--"/>
    <m:smallFrac m:val="0"/>
    <m:dispDef/>
    <m:lMargin m:val="0"/>
    <m:rMargin m:val="0"/>
    <m:defJc m:val="centerGroup"/>
    <m:wrapIndent m:val="1440"/>
    <m:intLim m:val="subSup"/>
    <m:naryLim m:val="undOvr"/>
  </m:mathPr>
  <w:themeFontLang w:val="en-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68B5A"/>
  <w15:docId w15:val="{CEF60555-4688-5B48-ACA2-7C14935A2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4E49"/>
    <w:pPr>
      <w:spacing w:after="240" w:line="288" w:lineRule="auto"/>
      <w:jc w:val="both"/>
    </w:pPr>
    <w:rPr>
      <w:rFonts w:ascii="Garamond" w:eastAsia="Times New Roman" w:hAnsi="Garamond" w:cs="Times New Roman"/>
      <w:lang w:val="pt-PT" w:eastAsia="en-GB"/>
    </w:rPr>
  </w:style>
  <w:style w:type="paragraph" w:styleId="Heading1">
    <w:name w:val="heading 1"/>
    <w:basedOn w:val="Normal"/>
    <w:next w:val="Normal"/>
    <w:link w:val="Heading1Char"/>
    <w:uiPriority w:val="9"/>
    <w:qFormat/>
    <w:rsid w:val="003B2061"/>
    <w:pPr>
      <w:keepNext/>
      <w:keepLines/>
      <w:numPr>
        <w:numId w:val="1"/>
      </w:numPr>
      <w:spacing w:before="240" w:line="720" w:lineRule="auto"/>
      <w:outlineLvl w:val="0"/>
    </w:pPr>
    <w:rPr>
      <w:rFonts w:cstheme="majorBidi"/>
      <w:b/>
      <w:bCs/>
      <w:color w:val="2E74B5" w:themeColor="accent5" w:themeShade="BF"/>
      <w:sz w:val="32"/>
      <w:szCs w:val="32"/>
    </w:rPr>
  </w:style>
  <w:style w:type="paragraph" w:styleId="Heading2">
    <w:name w:val="heading 2"/>
    <w:basedOn w:val="Heading1"/>
    <w:next w:val="Normal"/>
    <w:link w:val="Heading2Char"/>
    <w:uiPriority w:val="9"/>
    <w:unhideWhenUsed/>
    <w:qFormat/>
    <w:rsid w:val="003B2061"/>
    <w:pPr>
      <w:numPr>
        <w:ilvl w:val="1"/>
      </w:numPr>
      <w:spacing w:line="240" w:lineRule="auto"/>
      <w:outlineLvl w:val="1"/>
    </w:pPr>
    <w:rPr>
      <w:sz w:val="24"/>
      <w:szCs w:val="24"/>
    </w:rPr>
  </w:style>
  <w:style w:type="paragraph" w:styleId="Heading3">
    <w:name w:val="heading 3"/>
    <w:basedOn w:val="Normal"/>
    <w:next w:val="Normal"/>
    <w:link w:val="Heading3Char"/>
    <w:uiPriority w:val="9"/>
    <w:unhideWhenUsed/>
    <w:qFormat/>
    <w:rsid w:val="00D2689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5C7F"/>
    <w:pPr>
      <w:ind w:left="720"/>
      <w:contextualSpacing/>
    </w:pPr>
  </w:style>
  <w:style w:type="paragraph" w:styleId="NormalWeb">
    <w:name w:val="Normal (Web)"/>
    <w:basedOn w:val="Normal"/>
    <w:uiPriority w:val="99"/>
    <w:unhideWhenUsed/>
    <w:rsid w:val="00220DE2"/>
    <w:pPr>
      <w:spacing w:before="100" w:beforeAutospacing="1" w:after="100" w:afterAutospacing="1"/>
    </w:pPr>
    <w:rPr>
      <w:rFonts w:ascii="Times New Roman" w:hAnsi="Times New Roman"/>
    </w:rPr>
  </w:style>
  <w:style w:type="paragraph" w:customStyle="1" w:styleId="whitespace-normal">
    <w:name w:val="whitespace-normal"/>
    <w:basedOn w:val="Normal"/>
    <w:rsid w:val="00220DE2"/>
    <w:pPr>
      <w:spacing w:before="100" w:beforeAutospacing="1" w:after="100" w:afterAutospacing="1"/>
    </w:pPr>
    <w:rPr>
      <w:rFonts w:ascii="Times New Roman" w:hAnsi="Times New Roman"/>
    </w:rPr>
  </w:style>
  <w:style w:type="character" w:customStyle="1" w:styleId="Heading1Char">
    <w:name w:val="Heading 1 Char"/>
    <w:basedOn w:val="DefaultParagraphFont"/>
    <w:link w:val="Heading1"/>
    <w:uiPriority w:val="9"/>
    <w:rsid w:val="003B2061"/>
    <w:rPr>
      <w:rFonts w:ascii="Garamond" w:eastAsia="Times New Roman" w:hAnsi="Garamond" w:cstheme="majorBidi"/>
      <w:b/>
      <w:bCs/>
      <w:color w:val="2E74B5" w:themeColor="accent5" w:themeShade="BF"/>
      <w:sz w:val="32"/>
      <w:szCs w:val="32"/>
      <w:lang w:val="pt-PT" w:eastAsia="en-GB"/>
    </w:rPr>
  </w:style>
  <w:style w:type="character" w:customStyle="1" w:styleId="Heading2Char">
    <w:name w:val="Heading 2 Char"/>
    <w:basedOn w:val="DefaultParagraphFont"/>
    <w:link w:val="Heading2"/>
    <w:uiPriority w:val="9"/>
    <w:rsid w:val="003B2061"/>
    <w:rPr>
      <w:rFonts w:ascii="Garamond" w:eastAsia="Times New Roman" w:hAnsi="Garamond" w:cstheme="majorBidi"/>
      <w:b/>
      <w:bCs/>
      <w:color w:val="2E74B5" w:themeColor="accent5" w:themeShade="BF"/>
      <w:lang w:val="pt-PT" w:eastAsia="en-GB"/>
    </w:rPr>
  </w:style>
  <w:style w:type="paragraph" w:styleId="Header">
    <w:name w:val="header"/>
    <w:basedOn w:val="Normal"/>
    <w:link w:val="HeaderChar"/>
    <w:uiPriority w:val="99"/>
    <w:unhideWhenUsed/>
    <w:rsid w:val="00AC52A5"/>
    <w:pPr>
      <w:tabs>
        <w:tab w:val="center" w:pos="4513"/>
        <w:tab w:val="right" w:pos="9026"/>
      </w:tabs>
      <w:spacing w:after="0"/>
    </w:pPr>
  </w:style>
  <w:style w:type="character" w:customStyle="1" w:styleId="HeaderChar">
    <w:name w:val="Header Char"/>
    <w:basedOn w:val="DefaultParagraphFont"/>
    <w:link w:val="Header"/>
    <w:uiPriority w:val="99"/>
    <w:rsid w:val="00AC52A5"/>
    <w:rPr>
      <w:rFonts w:ascii="Garamond" w:eastAsia="Times New Roman" w:hAnsi="Garamond" w:cs="Times New Roman"/>
      <w:lang w:eastAsia="en-GB"/>
    </w:rPr>
  </w:style>
  <w:style w:type="paragraph" w:styleId="Footer">
    <w:name w:val="footer"/>
    <w:basedOn w:val="Normal"/>
    <w:link w:val="FooterChar"/>
    <w:uiPriority w:val="99"/>
    <w:unhideWhenUsed/>
    <w:rsid w:val="00AC52A5"/>
    <w:pPr>
      <w:tabs>
        <w:tab w:val="center" w:pos="4513"/>
        <w:tab w:val="right" w:pos="9026"/>
      </w:tabs>
      <w:spacing w:after="0"/>
    </w:pPr>
  </w:style>
  <w:style w:type="character" w:customStyle="1" w:styleId="FooterChar">
    <w:name w:val="Footer Char"/>
    <w:basedOn w:val="DefaultParagraphFont"/>
    <w:link w:val="Footer"/>
    <w:uiPriority w:val="99"/>
    <w:rsid w:val="00AC52A5"/>
    <w:rPr>
      <w:rFonts w:ascii="Garamond" w:eastAsia="Times New Roman" w:hAnsi="Garamond" w:cs="Times New Roman"/>
      <w:lang w:eastAsia="en-GB"/>
    </w:rPr>
  </w:style>
  <w:style w:type="character" w:customStyle="1" w:styleId="apple-converted-space">
    <w:name w:val="apple-converted-space"/>
    <w:basedOn w:val="DefaultParagraphFont"/>
    <w:rsid w:val="001821A6"/>
  </w:style>
  <w:style w:type="character" w:customStyle="1" w:styleId="s13">
    <w:name w:val="s13"/>
    <w:basedOn w:val="DefaultParagraphFont"/>
    <w:rsid w:val="001821A6"/>
  </w:style>
  <w:style w:type="character" w:customStyle="1" w:styleId="s15">
    <w:name w:val="s15"/>
    <w:basedOn w:val="DefaultParagraphFont"/>
    <w:rsid w:val="001821A6"/>
  </w:style>
  <w:style w:type="character" w:customStyle="1" w:styleId="s18">
    <w:name w:val="s18"/>
    <w:basedOn w:val="DefaultParagraphFont"/>
    <w:rsid w:val="001821A6"/>
  </w:style>
  <w:style w:type="paragraph" w:styleId="NoSpacing">
    <w:name w:val="No Spacing"/>
    <w:uiPriority w:val="1"/>
    <w:qFormat/>
    <w:rsid w:val="009A6BC9"/>
    <w:pPr>
      <w:jc w:val="both"/>
    </w:pPr>
    <w:rPr>
      <w:rFonts w:ascii="Garamond" w:eastAsia="Times New Roman" w:hAnsi="Garamond" w:cs="Times New Roman"/>
      <w:lang w:eastAsia="en-GB"/>
    </w:rPr>
  </w:style>
  <w:style w:type="character" w:styleId="Hyperlink">
    <w:name w:val="Hyperlink"/>
    <w:basedOn w:val="DefaultParagraphFont"/>
    <w:uiPriority w:val="99"/>
    <w:unhideWhenUsed/>
    <w:rsid w:val="00E56853"/>
    <w:rPr>
      <w:color w:val="0563C1" w:themeColor="hyperlink"/>
      <w:u w:val="single"/>
    </w:rPr>
  </w:style>
  <w:style w:type="character" w:styleId="UnresolvedMention">
    <w:name w:val="Unresolved Mention"/>
    <w:basedOn w:val="DefaultParagraphFont"/>
    <w:uiPriority w:val="99"/>
    <w:semiHidden/>
    <w:unhideWhenUsed/>
    <w:rsid w:val="00E56853"/>
    <w:rPr>
      <w:color w:val="605E5C"/>
      <w:shd w:val="clear" w:color="auto" w:fill="E1DFDD"/>
    </w:rPr>
  </w:style>
  <w:style w:type="paragraph" w:styleId="Bibliography">
    <w:name w:val="Bibliography"/>
    <w:basedOn w:val="Normal"/>
    <w:next w:val="Normal"/>
    <w:uiPriority w:val="37"/>
    <w:unhideWhenUsed/>
    <w:rsid w:val="005273AF"/>
    <w:pPr>
      <w:tabs>
        <w:tab w:val="left" w:pos="500"/>
      </w:tabs>
      <w:spacing w:after="0"/>
      <w:ind w:left="504" w:hanging="504"/>
    </w:pPr>
  </w:style>
  <w:style w:type="paragraph" w:styleId="TOCHeading">
    <w:name w:val="TOC Heading"/>
    <w:basedOn w:val="Heading1"/>
    <w:next w:val="Normal"/>
    <w:uiPriority w:val="39"/>
    <w:unhideWhenUsed/>
    <w:qFormat/>
    <w:rsid w:val="00004B3F"/>
    <w:pPr>
      <w:numPr>
        <w:numId w:val="0"/>
      </w:numPr>
      <w:spacing w:before="480" w:after="0" w:line="276" w:lineRule="auto"/>
      <w:jc w:val="left"/>
      <w:outlineLvl w:val="9"/>
    </w:pPr>
    <w:rPr>
      <w:rFonts w:asciiTheme="majorHAnsi" w:eastAsiaTheme="majorEastAsia" w:hAnsiTheme="majorHAnsi"/>
      <w:b w:val="0"/>
      <w:bCs w:val="0"/>
      <w:color w:val="2F5496" w:themeColor="accent1" w:themeShade="BF"/>
      <w:sz w:val="28"/>
      <w:szCs w:val="28"/>
      <w:lang w:val="en-US" w:eastAsia="en-US"/>
    </w:rPr>
  </w:style>
  <w:style w:type="paragraph" w:styleId="TOC1">
    <w:name w:val="toc 1"/>
    <w:basedOn w:val="Normal"/>
    <w:next w:val="Normal"/>
    <w:autoRedefine/>
    <w:uiPriority w:val="39"/>
    <w:unhideWhenUsed/>
    <w:rsid w:val="00004B3F"/>
    <w:pPr>
      <w:spacing w:before="120" w:after="0"/>
      <w:jc w:val="left"/>
    </w:pPr>
    <w:rPr>
      <w:rFonts w:asciiTheme="minorHAnsi" w:hAnsiTheme="minorHAnsi" w:cstheme="minorHAnsi"/>
      <w:b/>
      <w:bCs/>
      <w:i/>
      <w:iCs/>
    </w:rPr>
  </w:style>
  <w:style w:type="paragraph" w:styleId="TOC2">
    <w:name w:val="toc 2"/>
    <w:basedOn w:val="Normal"/>
    <w:next w:val="Normal"/>
    <w:autoRedefine/>
    <w:uiPriority w:val="39"/>
    <w:unhideWhenUsed/>
    <w:rsid w:val="00004B3F"/>
    <w:pPr>
      <w:spacing w:before="120" w:after="0"/>
      <w:ind w:left="240"/>
      <w:jc w:val="left"/>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004B3F"/>
    <w:pPr>
      <w:spacing w:after="0"/>
      <w:ind w:left="48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004B3F"/>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004B3F"/>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004B3F"/>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004B3F"/>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004B3F"/>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004B3F"/>
    <w:pPr>
      <w:spacing w:after="0"/>
      <w:ind w:left="1920"/>
      <w:jc w:val="left"/>
    </w:pPr>
    <w:rPr>
      <w:rFonts w:asciiTheme="minorHAnsi" w:hAnsiTheme="minorHAnsi" w:cstheme="minorHAnsi"/>
      <w:sz w:val="20"/>
      <w:szCs w:val="20"/>
    </w:rPr>
  </w:style>
  <w:style w:type="table" w:styleId="TableGrid">
    <w:name w:val="Table Grid"/>
    <w:basedOn w:val="TableNormal"/>
    <w:uiPriority w:val="39"/>
    <w:rsid w:val="002821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7F4E49"/>
  </w:style>
  <w:style w:type="character" w:customStyle="1" w:styleId="Heading3Char">
    <w:name w:val="Heading 3 Char"/>
    <w:basedOn w:val="DefaultParagraphFont"/>
    <w:link w:val="Heading3"/>
    <w:uiPriority w:val="9"/>
    <w:rsid w:val="00D26895"/>
    <w:rPr>
      <w:rFonts w:asciiTheme="majorHAnsi" w:eastAsiaTheme="majorEastAsia" w:hAnsiTheme="majorHAnsi" w:cstheme="majorBidi"/>
      <w:color w:val="1F3763" w:themeColor="accent1" w:themeShade="7F"/>
      <w:lang w:val="pt-PT"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000961">
      <w:bodyDiv w:val="1"/>
      <w:marLeft w:val="0"/>
      <w:marRight w:val="0"/>
      <w:marTop w:val="0"/>
      <w:marBottom w:val="0"/>
      <w:divBdr>
        <w:top w:val="none" w:sz="0" w:space="0" w:color="auto"/>
        <w:left w:val="none" w:sz="0" w:space="0" w:color="auto"/>
        <w:bottom w:val="none" w:sz="0" w:space="0" w:color="auto"/>
        <w:right w:val="none" w:sz="0" w:space="0" w:color="auto"/>
      </w:divBdr>
      <w:divsChild>
        <w:div w:id="475992698">
          <w:marLeft w:val="0"/>
          <w:marRight w:val="0"/>
          <w:marTop w:val="0"/>
          <w:marBottom w:val="0"/>
          <w:divBdr>
            <w:top w:val="none" w:sz="0" w:space="0" w:color="auto"/>
            <w:left w:val="none" w:sz="0" w:space="0" w:color="auto"/>
            <w:bottom w:val="none" w:sz="0" w:space="0" w:color="auto"/>
            <w:right w:val="none" w:sz="0" w:space="0" w:color="auto"/>
          </w:divBdr>
          <w:divsChild>
            <w:div w:id="83307977">
              <w:marLeft w:val="0"/>
              <w:marRight w:val="0"/>
              <w:marTop w:val="0"/>
              <w:marBottom w:val="0"/>
              <w:divBdr>
                <w:top w:val="none" w:sz="0" w:space="0" w:color="auto"/>
                <w:left w:val="none" w:sz="0" w:space="0" w:color="auto"/>
                <w:bottom w:val="none" w:sz="0" w:space="0" w:color="auto"/>
                <w:right w:val="none" w:sz="0" w:space="0" w:color="auto"/>
              </w:divBdr>
              <w:divsChild>
                <w:div w:id="328103044">
                  <w:marLeft w:val="0"/>
                  <w:marRight w:val="0"/>
                  <w:marTop w:val="0"/>
                  <w:marBottom w:val="0"/>
                  <w:divBdr>
                    <w:top w:val="none" w:sz="0" w:space="0" w:color="auto"/>
                    <w:left w:val="none" w:sz="0" w:space="0" w:color="auto"/>
                    <w:bottom w:val="none" w:sz="0" w:space="0" w:color="auto"/>
                    <w:right w:val="none" w:sz="0" w:space="0" w:color="auto"/>
                  </w:divBdr>
                  <w:divsChild>
                    <w:div w:id="1445735614">
                      <w:marLeft w:val="0"/>
                      <w:marRight w:val="0"/>
                      <w:marTop w:val="0"/>
                      <w:marBottom w:val="0"/>
                      <w:divBdr>
                        <w:top w:val="none" w:sz="0" w:space="0" w:color="auto"/>
                        <w:left w:val="none" w:sz="0" w:space="0" w:color="auto"/>
                        <w:bottom w:val="none" w:sz="0" w:space="0" w:color="auto"/>
                        <w:right w:val="none" w:sz="0" w:space="0" w:color="auto"/>
                      </w:divBdr>
                      <w:divsChild>
                        <w:div w:id="1203708876">
                          <w:marLeft w:val="0"/>
                          <w:marRight w:val="0"/>
                          <w:marTop w:val="0"/>
                          <w:marBottom w:val="0"/>
                          <w:divBdr>
                            <w:top w:val="none" w:sz="0" w:space="0" w:color="auto"/>
                            <w:left w:val="none" w:sz="0" w:space="0" w:color="auto"/>
                            <w:bottom w:val="none" w:sz="0" w:space="0" w:color="auto"/>
                            <w:right w:val="none" w:sz="0" w:space="0" w:color="auto"/>
                          </w:divBdr>
                          <w:divsChild>
                            <w:div w:id="1106461155">
                              <w:marLeft w:val="-240"/>
                              <w:marRight w:val="-120"/>
                              <w:marTop w:val="0"/>
                              <w:marBottom w:val="0"/>
                              <w:divBdr>
                                <w:top w:val="none" w:sz="0" w:space="0" w:color="auto"/>
                                <w:left w:val="none" w:sz="0" w:space="0" w:color="auto"/>
                                <w:bottom w:val="none" w:sz="0" w:space="0" w:color="auto"/>
                                <w:right w:val="none" w:sz="0" w:space="0" w:color="auto"/>
                              </w:divBdr>
                              <w:divsChild>
                                <w:div w:id="40137648">
                                  <w:marLeft w:val="0"/>
                                  <w:marRight w:val="0"/>
                                  <w:marTop w:val="0"/>
                                  <w:marBottom w:val="60"/>
                                  <w:divBdr>
                                    <w:top w:val="none" w:sz="0" w:space="0" w:color="auto"/>
                                    <w:left w:val="none" w:sz="0" w:space="0" w:color="auto"/>
                                    <w:bottom w:val="none" w:sz="0" w:space="0" w:color="auto"/>
                                    <w:right w:val="none" w:sz="0" w:space="0" w:color="auto"/>
                                  </w:divBdr>
                                  <w:divsChild>
                                    <w:div w:id="641471763">
                                      <w:marLeft w:val="0"/>
                                      <w:marRight w:val="0"/>
                                      <w:marTop w:val="0"/>
                                      <w:marBottom w:val="0"/>
                                      <w:divBdr>
                                        <w:top w:val="none" w:sz="0" w:space="0" w:color="auto"/>
                                        <w:left w:val="none" w:sz="0" w:space="0" w:color="auto"/>
                                        <w:bottom w:val="none" w:sz="0" w:space="0" w:color="auto"/>
                                        <w:right w:val="none" w:sz="0" w:space="0" w:color="auto"/>
                                      </w:divBdr>
                                      <w:divsChild>
                                        <w:div w:id="825171300">
                                          <w:marLeft w:val="0"/>
                                          <w:marRight w:val="0"/>
                                          <w:marTop w:val="0"/>
                                          <w:marBottom w:val="0"/>
                                          <w:divBdr>
                                            <w:top w:val="none" w:sz="0" w:space="0" w:color="auto"/>
                                            <w:left w:val="none" w:sz="0" w:space="0" w:color="auto"/>
                                            <w:bottom w:val="none" w:sz="0" w:space="0" w:color="auto"/>
                                            <w:right w:val="none" w:sz="0" w:space="0" w:color="auto"/>
                                          </w:divBdr>
                                          <w:divsChild>
                                            <w:div w:id="1485507125">
                                              <w:marLeft w:val="0"/>
                                              <w:marRight w:val="0"/>
                                              <w:marTop w:val="0"/>
                                              <w:marBottom w:val="0"/>
                                              <w:divBdr>
                                                <w:top w:val="none" w:sz="0" w:space="0" w:color="auto"/>
                                                <w:left w:val="none" w:sz="0" w:space="0" w:color="auto"/>
                                                <w:bottom w:val="none" w:sz="0" w:space="0" w:color="auto"/>
                                                <w:right w:val="none" w:sz="0" w:space="0" w:color="auto"/>
                                              </w:divBdr>
                                              <w:divsChild>
                                                <w:div w:id="10940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8036544">
          <w:marLeft w:val="0"/>
          <w:marRight w:val="0"/>
          <w:marTop w:val="0"/>
          <w:marBottom w:val="0"/>
          <w:divBdr>
            <w:top w:val="none" w:sz="0" w:space="0" w:color="auto"/>
            <w:left w:val="none" w:sz="0" w:space="0" w:color="auto"/>
            <w:bottom w:val="none" w:sz="0" w:space="0" w:color="auto"/>
            <w:right w:val="none" w:sz="0" w:space="0" w:color="auto"/>
          </w:divBdr>
          <w:divsChild>
            <w:div w:id="930046793">
              <w:marLeft w:val="0"/>
              <w:marRight w:val="0"/>
              <w:marTop w:val="0"/>
              <w:marBottom w:val="360"/>
              <w:divBdr>
                <w:top w:val="none" w:sz="0" w:space="0" w:color="auto"/>
                <w:left w:val="none" w:sz="0" w:space="0" w:color="auto"/>
                <w:bottom w:val="none" w:sz="0" w:space="0" w:color="auto"/>
                <w:right w:val="none" w:sz="0" w:space="0" w:color="auto"/>
              </w:divBdr>
              <w:divsChild>
                <w:div w:id="104546924">
                  <w:marLeft w:val="0"/>
                  <w:marRight w:val="0"/>
                  <w:marTop w:val="0"/>
                  <w:marBottom w:val="0"/>
                  <w:divBdr>
                    <w:top w:val="none" w:sz="0" w:space="0" w:color="auto"/>
                    <w:left w:val="none" w:sz="0" w:space="0" w:color="auto"/>
                    <w:bottom w:val="none" w:sz="0" w:space="0" w:color="auto"/>
                    <w:right w:val="none" w:sz="0" w:space="0" w:color="auto"/>
                  </w:divBdr>
                  <w:divsChild>
                    <w:div w:id="1384523675">
                      <w:marLeft w:val="0"/>
                      <w:marRight w:val="0"/>
                      <w:marTop w:val="0"/>
                      <w:marBottom w:val="0"/>
                      <w:divBdr>
                        <w:top w:val="none" w:sz="0" w:space="0" w:color="auto"/>
                        <w:left w:val="none" w:sz="0" w:space="0" w:color="auto"/>
                        <w:bottom w:val="none" w:sz="0" w:space="0" w:color="auto"/>
                        <w:right w:val="none" w:sz="0" w:space="0" w:color="auto"/>
                      </w:divBdr>
                      <w:divsChild>
                        <w:div w:id="2095860523">
                          <w:marLeft w:val="0"/>
                          <w:marRight w:val="0"/>
                          <w:marTop w:val="0"/>
                          <w:marBottom w:val="0"/>
                          <w:divBdr>
                            <w:top w:val="none" w:sz="0" w:space="0" w:color="auto"/>
                            <w:left w:val="none" w:sz="0" w:space="0" w:color="auto"/>
                            <w:bottom w:val="none" w:sz="0" w:space="0" w:color="auto"/>
                            <w:right w:val="none" w:sz="0" w:space="0" w:color="auto"/>
                          </w:divBdr>
                          <w:divsChild>
                            <w:div w:id="94910448">
                              <w:marLeft w:val="-240"/>
                              <w:marRight w:val="-120"/>
                              <w:marTop w:val="0"/>
                              <w:marBottom w:val="0"/>
                              <w:divBdr>
                                <w:top w:val="none" w:sz="0" w:space="0" w:color="auto"/>
                                <w:left w:val="none" w:sz="0" w:space="0" w:color="auto"/>
                                <w:bottom w:val="none" w:sz="0" w:space="0" w:color="auto"/>
                                <w:right w:val="none" w:sz="0" w:space="0" w:color="auto"/>
                              </w:divBdr>
                              <w:divsChild>
                                <w:div w:id="428622909">
                                  <w:marLeft w:val="0"/>
                                  <w:marRight w:val="0"/>
                                  <w:marTop w:val="0"/>
                                  <w:marBottom w:val="60"/>
                                  <w:divBdr>
                                    <w:top w:val="none" w:sz="0" w:space="0" w:color="auto"/>
                                    <w:left w:val="none" w:sz="0" w:space="0" w:color="auto"/>
                                    <w:bottom w:val="none" w:sz="0" w:space="0" w:color="auto"/>
                                    <w:right w:val="none" w:sz="0" w:space="0" w:color="auto"/>
                                  </w:divBdr>
                                  <w:divsChild>
                                    <w:div w:id="1558972310">
                                      <w:marLeft w:val="0"/>
                                      <w:marRight w:val="0"/>
                                      <w:marTop w:val="0"/>
                                      <w:marBottom w:val="0"/>
                                      <w:divBdr>
                                        <w:top w:val="none" w:sz="0" w:space="0" w:color="auto"/>
                                        <w:left w:val="none" w:sz="0" w:space="0" w:color="auto"/>
                                        <w:bottom w:val="none" w:sz="0" w:space="0" w:color="auto"/>
                                        <w:right w:val="none" w:sz="0" w:space="0" w:color="auto"/>
                                      </w:divBdr>
                                      <w:divsChild>
                                        <w:div w:id="1341738055">
                                          <w:marLeft w:val="0"/>
                                          <w:marRight w:val="0"/>
                                          <w:marTop w:val="0"/>
                                          <w:marBottom w:val="0"/>
                                          <w:divBdr>
                                            <w:top w:val="none" w:sz="0" w:space="0" w:color="auto"/>
                                            <w:left w:val="none" w:sz="0" w:space="0" w:color="auto"/>
                                            <w:bottom w:val="none" w:sz="0" w:space="0" w:color="auto"/>
                                            <w:right w:val="none" w:sz="0" w:space="0" w:color="auto"/>
                                          </w:divBdr>
                                          <w:divsChild>
                                            <w:div w:id="934290079">
                                              <w:marLeft w:val="0"/>
                                              <w:marRight w:val="0"/>
                                              <w:marTop w:val="0"/>
                                              <w:marBottom w:val="0"/>
                                              <w:divBdr>
                                                <w:top w:val="none" w:sz="0" w:space="0" w:color="auto"/>
                                                <w:left w:val="none" w:sz="0" w:space="0" w:color="auto"/>
                                                <w:bottom w:val="none" w:sz="0" w:space="0" w:color="auto"/>
                                                <w:right w:val="none" w:sz="0" w:space="0" w:color="auto"/>
                                              </w:divBdr>
                                              <w:divsChild>
                                                <w:div w:id="66258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4573677">
                              <w:marLeft w:val="0"/>
                              <w:marRight w:val="120"/>
                              <w:marTop w:val="0"/>
                              <w:marBottom w:val="0"/>
                              <w:divBdr>
                                <w:top w:val="none" w:sz="0" w:space="0" w:color="auto"/>
                                <w:left w:val="none" w:sz="0" w:space="0" w:color="auto"/>
                                <w:bottom w:val="none" w:sz="0" w:space="0" w:color="auto"/>
                                <w:right w:val="none" w:sz="0" w:space="0" w:color="auto"/>
                              </w:divBdr>
                              <w:divsChild>
                                <w:div w:id="1816875055">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394292">
      <w:bodyDiv w:val="1"/>
      <w:marLeft w:val="0"/>
      <w:marRight w:val="0"/>
      <w:marTop w:val="0"/>
      <w:marBottom w:val="0"/>
      <w:divBdr>
        <w:top w:val="none" w:sz="0" w:space="0" w:color="auto"/>
        <w:left w:val="none" w:sz="0" w:space="0" w:color="auto"/>
        <w:bottom w:val="none" w:sz="0" w:space="0" w:color="auto"/>
        <w:right w:val="none" w:sz="0" w:space="0" w:color="auto"/>
      </w:divBdr>
      <w:divsChild>
        <w:div w:id="256906872">
          <w:marLeft w:val="0"/>
          <w:marRight w:val="0"/>
          <w:marTop w:val="0"/>
          <w:marBottom w:val="0"/>
          <w:divBdr>
            <w:top w:val="none" w:sz="0" w:space="0" w:color="auto"/>
            <w:left w:val="none" w:sz="0" w:space="0" w:color="auto"/>
            <w:bottom w:val="none" w:sz="0" w:space="0" w:color="auto"/>
            <w:right w:val="none" w:sz="0" w:space="0" w:color="auto"/>
          </w:divBdr>
          <w:divsChild>
            <w:div w:id="1538859738">
              <w:marLeft w:val="0"/>
              <w:marRight w:val="0"/>
              <w:marTop w:val="0"/>
              <w:marBottom w:val="0"/>
              <w:divBdr>
                <w:top w:val="none" w:sz="0" w:space="0" w:color="auto"/>
                <w:left w:val="none" w:sz="0" w:space="0" w:color="auto"/>
                <w:bottom w:val="none" w:sz="0" w:space="0" w:color="auto"/>
                <w:right w:val="none" w:sz="0" w:space="0" w:color="auto"/>
              </w:divBdr>
              <w:divsChild>
                <w:div w:id="1935360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6697">
      <w:bodyDiv w:val="1"/>
      <w:marLeft w:val="0"/>
      <w:marRight w:val="0"/>
      <w:marTop w:val="0"/>
      <w:marBottom w:val="0"/>
      <w:divBdr>
        <w:top w:val="none" w:sz="0" w:space="0" w:color="auto"/>
        <w:left w:val="none" w:sz="0" w:space="0" w:color="auto"/>
        <w:bottom w:val="none" w:sz="0" w:space="0" w:color="auto"/>
        <w:right w:val="none" w:sz="0" w:space="0" w:color="auto"/>
      </w:divBdr>
    </w:div>
    <w:div w:id="201676578">
      <w:bodyDiv w:val="1"/>
      <w:marLeft w:val="0"/>
      <w:marRight w:val="0"/>
      <w:marTop w:val="0"/>
      <w:marBottom w:val="0"/>
      <w:divBdr>
        <w:top w:val="none" w:sz="0" w:space="0" w:color="auto"/>
        <w:left w:val="none" w:sz="0" w:space="0" w:color="auto"/>
        <w:bottom w:val="none" w:sz="0" w:space="0" w:color="auto"/>
        <w:right w:val="none" w:sz="0" w:space="0" w:color="auto"/>
      </w:divBdr>
    </w:div>
    <w:div w:id="265118338">
      <w:bodyDiv w:val="1"/>
      <w:marLeft w:val="0"/>
      <w:marRight w:val="0"/>
      <w:marTop w:val="0"/>
      <w:marBottom w:val="0"/>
      <w:divBdr>
        <w:top w:val="none" w:sz="0" w:space="0" w:color="auto"/>
        <w:left w:val="none" w:sz="0" w:space="0" w:color="auto"/>
        <w:bottom w:val="none" w:sz="0" w:space="0" w:color="auto"/>
        <w:right w:val="none" w:sz="0" w:space="0" w:color="auto"/>
      </w:divBdr>
    </w:div>
    <w:div w:id="266472555">
      <w:bodyDiv w:val="1"/>
      <w:marLeft w:val="0"/>
      <w:marRight w:val="0"/>
      <w:marTop w:val="0"/>
      <w:marBottom w:val="0"/>
      <w:divBdr>
        <w:top w:val="none" w:sz="0" w:space="0" w:color="auto"/>
        <w:left w:val="none" w:sz="0" w:space="0" w:color="auto"/>
        <w:bottom w:val="none" w:sz="0" w:space="0" w:color="auto"/>
        <w:right w:val="none" w:sz="0" w:space="0" w:color="auto"/>
      </w:divBdr>
    </w:div>
    <w:div w:id="339738947">
      <w:bodyDiv w:val="1"/>
      <w:marLeft w:val="0"/>
      <w:marRight w:val="0"/>
      <w:marTop w:val="0"/>
      <w:marBottom w:val="0"/>
      <w:divBdr>
        <w:top w:val="none" w:sz="0" w:space="0" w:color="auto"/>
        <w:left w:val="none" w:sz="0" w:space="0" w:color="auto"/>
        <w:bottom w:val="none" w:sz="0" w:space="0" w:color="auto"/>
        <w:right w:val="none" w:sz="0" w:space="0" w:color="auto"/>
      </w:divBdr>
      <w:divsChild>
        <w:div w:id="1312633785">
          <w:marLeft w:val="0"/>
          <w:marRight w:val="0"/>
          <w:marTop w:val="0"/>
          <w:marBottom w:val="0"/>
          <w:divBdr>
            <w:top w:val="none" w:sz="0" w:space="0" w:color="auto"/>
            <w:left w:val="none" w:sz="0" w:space="0" w:color="auto"/>
            <w:bottom w:val="none" w:sz="0" w:space="0" w:color="auto"/>
            <w:right w:val="none" w:sz="0" w:space="0" w:color="auto"/>
          </w:divBdr>
        </w:div>
      </w:divsChild>
    </w:div>
    <w:div w:id="436220533">
      <w:bodyDiv w:val="1"/>
      <w:marLeft w:val="0"/>
      <w:marRight w:val="0"/>
      <w:marTop w:val="0"/>
      <w:marBottom w:val="0"/>
      <w:divBdr>
        <w:top w:val="none" w:sz="0" w:space="0" w:color="auto"/>
        <w:left w:val="none" w:sz="0" w:space="0" w:color="auto"/>
        <w:bottom w:val="none" w:sz="0" w:space="0" w:color="auto"/>
        <w:right w:val="none" w:sz="0" w:space="0" w:color="auto"/>
      </w:divBdr>
    </w:div>
    <w:div w:id="476075798">
      <w:bodyDiv w:val="1"/>
      <w:marLeft w:val="0"/>
      <w:marRight w:val="0"/>
      <w:marTop w:val="0"/>
      <w:marBottom w:val="0"/>
      <w:divBdr>
        <w:top w:val="none" w:sz="0" w:space="0" w:color="auto"/>
        <w:left w:val="none" w:sz="0" w:space="0" w:color="auto"/>
        <w:bottom w:val="none" w:sz="0" w:space="0" w:color="auto"/>
        <w:right w:val="none" w:sz="0" w:space="0" w:color="auto"/>
      </w:divBdr>
      <w:divsChild>
        <w:div w:id="83192979">
          <w:marLeft w:val="0"/>
          <w:marRight w:val="0"/>
          <w:marTop w:val="0"/>
          <w:marBottom w:val="0"/>
          <w:divBdr>
            <w:top w:val="none" w:sz="0" w:space="0" w:color="auto"/>
            <w:left w:val="none" w:sz="0" w:space="0" w:color="auto"/>
            <w:bottom w:val="none" w:sz="0" w:space="0" w:color="auto"/>
            <w:right w:val="none" w:sz="0" w:space="0" w:color="auto"/>
          </w:divBdr>
          <w:divsChild>
            <w:div w:id="1237086056">
              <w:marLeft w:val="0"/>
              <w:marRight w:val="0"/>
              <w:marTop w:val="0"/>
              <w:marBottom w:val="0"/>
              <w:divBdr>
                <w:top w:val="none" w:sz="0" w:space="0" w:color="auto"/>
                <w:left w:val="none" w:sz="0" w:space="0" w:color="auto"/>
                <w:bottom w:val="none" w:sz="0" w:space="0" w:color="auto"/>
                <w:right w:val="none" w:sz="0" w:space="0" w:color="auto"/>
              </w:divBdr>
              <w:divsChild>
                <w:div w:id="699934307">
                  <w:marLeft w:val="0"/>
                  <w:marRight w:val="0"/>
                  <w:marTop w:val="0"/>
                  <w:marBottom w:val="0"/>
                  <w:divBdr>
                    <w:top w:val="none" w:sz="0" w:space="0" w:color="auto"/>
                    <w:left w:val="none" w:sz="0" w:space="0" w:color="auto"/>
                    <w:bottom w:val="none" w:sz="0" w:space="0" w:color="auto"/>
                    <w:right w:val="none" w:sz="0" w:space="0" w:color="auto"/>
                  </w:divBdr>
                  <w:divsChild>
                    <w:div w:id="345013932">
                      <w:marLeft w:val="0"/>
                      <w:marRight w:val="0"/>
                      <w:marTop w:val="0"/>
                      <w:marBottom w:val="0"/>
                      <w:divBdr>
                        <w:top w:val="none" w:sz="0" w:space="0" w:color="auto"/>
                        <w:left w:val="none" w:sz="0" w:space="0" w:color="auto"/>
                        <w:bottom w:val="none" w:sz="0" w:space="0" w:color="auto"/>
                        <w:right w:val="none" w:sz="0" w:space="0" w:color="auto"/>
                      </w:divBdr>
                      <w:divsChild>
                        <w:div w:id="332535673">
                          <w:marLeft w:val="0"/>
                          <w:marRight w:val="0"/>
                          <w:marTop w:val="0"/>
                          <w:marBottom w:val="0"/>
                          <w:divBdr>
                            <w:top w:val="none" w:sz="0" w:space="0" w:color="auto"/>
                            <w:left w:val="none" w:sz="0" w:space="0" w:color="auto"/>
                            <w:bottom w:val="none" w:sz="0" w:space="0" w:color="auto"/>
                            <w:right w:val="none" w:sz="0" w:space="0" w:color="auto"/>
                          </w:divBdr>
                          <w:divsChild>
                            <w:div w:id="1333410090">
                              <w:marLeft w:val="-240"/>
                              <w:marRight w:val="-120"/>
                              <w:marTop w:val="0"/>
                              <w:marBottom w:val="0"/>
                              <w:divBdr>
                                <w:top w:val="none" w:sz="0" w:space="0" w:color="auto"/>
                                <w:left w:val="none" w:sz="0" w:space="0" w:color="auto"/>
                                <w:bottom w:val="none" w:sz="0" w:space="0" w:color="auto"/>
                                <w:right w:val="none" w:sz="0" w:space="0" w:color="auto"/>
                              </w:divBdr>
                              <w:divsChild>
                                <w:div w:id="851994239">
                                  <w:marLeft w:val="0"/>
                                  <w:marRight w:val="0"/>
                                  <w:marTop w:val="0"/>
                                  <w:marBottom w:val="60"/>
                                  <w:divBdr>
                                    <w:top w:val="none" w:sz="0" w:space="0" w:color="auto"/>
                                    <w:left w:val="none" w:sz="0" w:space="0" w:color="auto"/>
                                    <w:bottom w:val="none" w:sz="0" w:space="0" w:color="auto"/>
                                    <w:right w:val="none" w:sz="0" w:space="0" w:color="auto"/>
                                  </w:divBdr>
                                  <w:divsChild>
                                    <w:div w:id="1522741356">
                                      <w:marLeft w:val="0"/>
                                      <w:marRight w:val="0"/>
                                      <w:marTop w:val="0"/>
                                      <w:marBottom w:val="0"/>
                                      <w:divBdr>
                                        <w:top w:val="none" w:sz="0" w:space="0" w:color="auto"/>
                                        <w:left w:val="none" w:sz="0" w:space="0" w:color="auto"/>
                                        <w:bottom w:val="none" w:sz="0" w:space="0" w:color="auto"/>
                                        <w:right w:val="none" w:sz="0" w:space="0" w:color="auto"/>
                                      </w:divBdr>
                                      <w:divsChild>
                                        <w:div w:id="1412697588">
                                          <w:marLeft w:val="0"/>
                                          <w:marRight w:val="0"/>
                                          <w:marTop w:val="0"/>
                                          <w:marBottom w:val="0"/>
                                          <w:divBdr>
                                            <w:top w:val="none" w:sz="0" w:space="0" w:color="auto"/>
                                            <w:left w:val="none" w:sz="0" w:space="0" w:color="auto"/>
                                            <w:bottom w:val="none" w:sz="0" w:space="0" w:color="auto"/>
                                            <w:right w:val="none" w:sz="0" w:space="0" w:color="auto"/>
                                          </w:divBdr>
                                          <w:divsChild>
                                            <w:div w:id="156578578">
                                              <w:marLeft w:val="0"/>
                                              <w:marRight w:val="0"/>
                                              <w:marTop w:val="0"/>
                                              <w:marBottom w:val="0"/>
                                              <w:divBdr>
                                                <w:top w:val="none" w:sz="0" w:space="0" w:color="auto"/>
                                                <w:left w:val="none" w:sz="0" w:space="0" w:color="auto"/>
                                                <w:bottom w:val="none" w:sz="0" w:space="0" w:color="auto"/>
                                                <w:right w:val="none" w:sz="0" w:space="0" w:color="auto"/>
                                              </w:divBdr>
                                              <w:divsChild>
                                                <w:div w:id="4229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904921">
          <w:marLeft w:val="0"/>
          <w:marRight w:val="0"/>
          <w:marTop w:val="0"/>
          <w:marBottom w:val="0"/>
          <w:divBdr>
            <w:top w:val="none" w:sz="0" w:space="0" w:color="auto"/>
            <w:left w:val="none" w:sz="0" w:space="0" w:color="auto"/>
            <w:bottom w:val="none" w:sz="0" w:space="0" w:color="auto"/>
            <w:right w:val="none" w:sz="0" w:space="0" w:color="auto"/>
          </w:divBdr>
          <w:divsChild>
            <w:div w:id="2127329">
              <w:marLeft w:val="0"/>
              <w:marRight w:val="0"/>
              <w:marTop w:val="0"/>
              <w:marBottom w:val="360"/>
              <w:divBdr>
                <w:top w:val="none" w:sz="0" w:space="0" w:color="auto"/>
                <w:left w:val="none" w:sz="0" w:space="0" w:color="auto"/>
                <w:bottom w:val="none" w:sz="0" w:space="0" w:color="auto"/>
                <w:right w:val="none" w:sz="0" w:space="0" w:color="auto"/>
              </w:divBdr>
              <w:divsChild>
                <w:div w:id="277837826">
                  <w:marLeft w:val="0"/>
                  <w:marRight w:val="0"/>
                  <w:marTop w:val="0"/>
                  <w:marBottom w:val="0"/>
                  <w:divBdr>
                    <w:top w:val="none" w:sz="0" w:space="0" w:color="auto"/>
                    <w:left w:val="none" w:sz="0" w:space="0" w:color="auto"/>
                    <w:bottom w:val="none" w:sz="0" w:space="0" w:color="auto"/>
                    <w:right w:val="none" w:sz="0" w:space="0" w:color="auto"/>
                  </w:divBdr>
                  <w:divsChild>
                    <w:div w:id="1720588453">
                      <w:marLeft w:val="0"/>
                      <w:marRight w:val="0"/>
                      <w:marTop w:val="0"/>
                      <w:marBottom w:val="0"/>
                      <w:divBdr>
                        <w:top w:val="none" w:sz="0" w:space="0" w:color="auto"/>
                        <w:left w:val="none" w:sz="0" w:space="0" w:color="auto"/>
                        <w:bottom w:val="none" w:sz="0" w:space="0" w:color="auto"/>
                        <w:right w:val="none" w:sz="0" w:space="0" w:color="auto"/>
                      </w:divBdr>
                      <w:divsChild>
                        <w:div w:id="1580288742">
                          <w:marLeft w:val="0"/>
                          <w:marRight w:val="0"/>
                          <w:marTop w:val="0"/>
                          <w:marBottom w:val="0"/>
                          <w:divBdr>
                            <w:top w:val="none" w:sz="0" w:space="0" w:color="auto"/>
                            <w:left w:val="none" w:sz="0" w:space="0" w:color="auto"/>
                            <w:bottom w:val="none" w:sz="0" w:space="0" w:color="auto"/>
                            <w:right w:val="none" w:sz="0" w:space="0" w:color="auto"/>
                          </w:divBdr>
                          <w:divsChild>
                            <w:div w:id="203062670">
                              <w:marLeft w:val="-240"/>
                              <w:marRight w:val="-120"/>
                              <w:marTop w:val="0"/>
                              <w:marBottom w:val="0"/>
                              <w:divBdr>
                                <w:top w:val="none" w:sz="0" w:space="0" w:color="auto"/>
                                <w:left w:val="none" w:sz="0" w:space="0" w:color="auto"/>
                                <w:bottom w:val="none" w:sz="0" w:space="0" w:color="auto"/>
                                <w:right w:val="none" w:sz="0" w:space="0" w:color="auto"/>
                              </w:divBdr>
                              <w:divsChild>
                                <w:div w:id="445009459">
                                  <w:marLeft w:val="0"/>
                                  <w:marRight w:val="0"/>
                                  <w:marTop w:val="0"/>
                                  <w:marBottom w:val="60"/>
                                  <w:divBdr>
                                    <w:top w:val="none" w:sz="0" w:space="0" w:color="auto"/>
                                    <w:left w:val="none" w:sz="0" w:space="0" w:color="auto"/>
                                    <w:bottom w:val="none" w:sz="0" w:space="0" w:color="auto"/>
                                    <w:right w:val="none" w:sz="0" w:space="0" w:color="auto"/>
                                  </w:divBdr>
                                  <w:divsChild>
                                    <w:div w:id="597295114">
                                      <w:marLeft w:val="0"/>
                                      <w:marRight w:val="0"/>
                                      <w:marTop w:val="0"/>
                                      <w:marBottom w:val="0"/>
                                      <w:divBdr>
                                        <w:top w:val="none" w:sz="0" w:space="0" w:color="auto"/>
                                        <w:left w:val="none" w:sz="0" w:space="0" w:color="auto"/>
                                        <w:bottom w:val="none" w:sz="0" w:space="0" w:color="auto"/>
                                        <w:right w:val="none" w:sz="0" w:space="0" w:color="auto"/>
                                      </w:divBdr>
                                      <w:divsChild>
                                        <w:div w:id="512886498">
                                          <w:marLeft w:val="0"/>
                                          <w:marRight w:val="0"/>
                                          <w:marTop w:val="0"/>
                                          <w:marBottom w:val="0"/>
                                          <w:divBdr>
                                            <w:top w:val="none" w:sz="0" w:space="0" w:color="auto"/>
                                            <w:left w:val="none" w:sz="0" w:space="0" w:color="auto"/>
                                            <w:bottom w:val="none" w:sz="0" w:space="0" w:color="auto"/>
                                            <w:right w:val="none" w:sz="0" w:space="0" w:color="auto"/>
                                          </w:divBdr>
                                          <w:divsChild>
                                            <w:div w:id="876937263">
                                              <w:marLeft w:val="0"/>
                                              <w:marRight w:val="0"/>
                                              <w:marTop w:val="0"/>
                                              <w:marBottom w:val="0"/>
                                              <w:divBdr>
                                                <w:top w:val="none" w:sz="0" w:space="0" w:color="auto"/>
                                                <w:left w:val="none" w:sz="0" w:space="0" w:color="auto"/>
                                                <w:bottom w:val="none" w:sz="0" w:space="0" w:color="auto"/>
                                                <w:right w:val="none" w:sz="0" w:space="0" w:color="auto"/>
                                              </w:divBdr>
                                              <w:divsChild>
                                                <w:div w:id="168666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4247523">
                              <w:marLeft w:val="0"/>
                              <w:marRight w:val="120"/>
                              <w:marTop w:val="0"/>
                              <w:marBottom w:val="0"/>
                              <w:divBdr>
                                <w:top w:val="none" w:sz="0" w:space="0" w:color="auto"/>
                                <w:left w:val="none" w:sz="0" w:space="0" w:color="auto"/>
                                <w:bottom w:val="none" w:sz="0" w:space="0" w:color="auto"/>
                                <w:right w:val="none" w:sz="0" w:space="0" w:color="auto"/>
                              </w:divBdr>
                              <w:divsChild>
                                <w:div w:id="2014603466">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0657660">
      <w:bodyDiv w:val="1"/>
      <w:marLeft w:val="0"/>
      <w:marRight w:val="0"/>
      <w:marTop w:val="0"/>
      <w:marBottom w:val="0"/>
      <w:divBdr>
        <w:top w:val="none" w:sz="0" w:space="0" w:color="auto"/>
        <w:left w:val="none" w:sz="0" w:space="0" w:color="auto"/>
        <w:bottom w:val="none" w:sz="0" w:space="0" w:color="auto"/>
        <w:right w:val="none" w:sz="0" w:space="0" w:color="auto"/>
      </w:divBdr>
      <w:divsChild>
        <w:div w:id="337656737">
          <w:marLeft w:val="0"/>
          <w:marRight w:val="0"/>
          <w:marTop w:val="0"/>
          <w:marBottom w:val="0"/>
          <w:divBdr>
            <w:top w:val="none" w:sz="0" w:space="0" w:color="auto"/>
            <w:left w:val="none" w:sz="0" w:space="0" w:color="auto"/>
            <w:bottom w:val="none" w:sz="0" w:space="0" w:color="auto"/>
            <w:right w:val="none" w:sz="0" w:space="0" w:color="auto"/>
          </w:divBdr>
          <w:divsChild>
            <w:div w:id="1552033094">
              <w:marLeft w:val="0"/>
              <w:marRight w:val="0"/>
              <w:marTop w:val="0"/>
              <w:marBottom w:val="0"/>
              <w:divBdr>
                <w:top w:val="none" w:sz="0" w:space="0" w:color="auto"/>
                <w:left w:val="none" w:sz="0" w:space="0" w:color="auto"/>
                <w:bottom w:val="none" w:sz="0" w:space="0" w:color="auto"/>
                <w:right w:val="none" w:sz="0" w:space="0" w:color="auto"/>
              </w:divBdr>
              <w:divsChild>
                <w:div w:id="1622420669">
                  <w:marLeft w:val="0"/>
                  <w:marRight w:val="0"/>
                  <w:marTop w:val="0"/>
                  <w:marBottom w:val="0"/>
                  <w:divBdr>
                    <w:top w:val="none" w:sz="0" w:space="0" w:color="auto"/>
                    <w:left w:val="none" w:sz="0" w:space="0" w:color="auto"/>
                    <w:bottom w:val="none" w:sz="0" w:space="0" w:color="auto"/>
                    <w:right w:val="none" w:sz="0" w:space="0" w:color="auto"/>
                  </w:divBdr>
                  <w:divsChild>
                    <w:div w:id="139219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641053">
      <w:bodyDiv w:val="1"/>
      <w:marLeft w:val="0"/>
      <w:marRight w:val="0"/>
      <w:marTop w:val="0"/>
      <w:marBottom w:val="0"/>
      <w:divBdr>
        <w:top w:val="none" w:sz="0" w:space="0" w:color="auto"/>
        <w:left w:val="none" w:sz="0" w:space="0" w:color="auto"/>
        <w:bottom w:val="none" w:sz="0" w:space="0" w:color="auto"/>
        <w:right w:val="none" w:sz="0" w:space="0" w:color="auto"/>
      </w:divBdr>
    </w:div>
    <w:div w:id="608896079">
      <w:bodyDiv w:val="1"/>
      <w:marLeft w:val="0"/>
      <w:marRight w:val="0"/>
      <w:marTop w:val="0"/>
      <w:marBottom w:val="0"/>
      <w:divBdr>
        <w:top w:val="none" w:sz="0" w:space="0" w:color="auto"/>
        <w:left w:val="none" w:sz="0" w:space="0" w:color="auto"/>
        <w:bottom w:val="none" w:sz="0" w:space="0" w:color="auto"/>
        <w:right w:val="none" w:sz="0" w:space="0" w:color="auto"/>
      </w:divBdr>
      <w:divsChild>
        <w:div w:id="1568304030">
          <w:marLeft w:val="0"/>
          <w:marRight w:val="0"/>
          <w:marTop w:val="0"/>
          <w:marBottom w:val="0"/>
          <w:divBdr>
            <w:top w:val="none" w:sz="0" w:space="0" w:color="auto"/>
            <w:left w:val="none" w:sz="0" w:space="0" w:color="auto"/>
            <w:bottom w:val="none" w:sz="0" w:space="0" w:color="auto"/>
            <w:right w:val="none" w:sz="0" w:space="0" w:color="auto"/>
          </w:divBdr>
          <w:divsChild>
            <w:div w:id="84542510">
              <w:marLeft w:val="0"/>
              <w:marRight w:val="0"/>
              <w:marTop w:val="0"/>
              <w:marBottom w:val="0"/>
              <w:divBdr>
                <w:top w:val="none" w:sz="0" w:space="0" w:color="auto"/>
                <w:left w:val="none" w:sz="0" w:space="0" w:color="auto"/>
                <w:bottom w:val="none" w:sz="0" w:space="0" w:color="auto"/>
                <w:right w:val="none" w:sz="0" w:space="0" w:color="auto"/>
              </w:divBdr>
              <w:divsChild>
                <w:div w:id="285546257">
                  <w:marLeft w:val="0"/>
                  <w:marRight w:val="0"/>
                  <w:marTop w:val="0"/>
                  <w:marBottom w:val="0"/>
                  <w:divBdr>
                    <w:top w:val="none" w:sz="0" w:space="0" w:color="auto"/>
                    <w:left w:val="none" w:sz="0" w:space="0" w:color="auto"/>
                    <w:bottom w:val="none" w:sz="0" w:space="0" w:color="auto"/>
                    <w:right w:val="none" w:sz="0" w:space="0" w:color="auto"/>
                  </w:divBdr>
                  <w:divsChild>
                    <w:div w:id="1688407848">
                      <w:marLeft w:val="0"/>
                      <w:marRight w:val="0"/>
                      <w:marTop w:val="0"/>
                      <w:marBottom w:val="0"/>
                      <w:divBdr>
                        <w:top w:val="none" w:sz="0" w:space="0" w:color="auto"/>
                        <w:left w:val="none" w:sz="0" w:space="0" w:color="auto"/>
                        <w:bottom w:val="none" w:sz="0" w:space="0" w:color="auto"/>
                        <w:right w:val="none" w:sz="0" w:space="0" w:color="auto"/>
                      </w:divBdr>
                      <w:divsChild>
                        <w:div w:id="974289534">
                          <w:marLeft w:val="0"/>
                          <w:marRight w:val="0"/>
                          <w:marTop w:val="0"/>
                          <w:marBottom w:val="0"/>
                          <w:divBdr>
                            <w:top w:val="none" w:sz="0" w:space="0" w:color="auto"/>
                            <w:left w:val="none" w:sz="0" w:space="0" w:color="auto"/>
                            <w:bottom w:val="none" w:sz="0" w:space="0" w:color="auto"/>
                            <w:right w:val="none" w:sz="0" w:space="0" w:color="auto"/>
                          </w:divBdr>
                          <w:divsChild>
                            <w:div w:id="1512793203">
                              <w:marLeft w:val="-240"/>
                              <w:marRight w:val="-120"/>
                              <w:marTop w:val="0"/>
                              <w:marBottom w:val="0"/>
                              <w:divBdr>
                                <w:top w:val="none" w:sz="0" w:space="0" w:color="auto"/>
                                <w:left w:val="none" w:sz="0" w:space="0" w:color="auto"/>
                                <w:bottom w:val="none" w:sz="0" w:space="0" w:color="auto"/>
                                <w:right w:val="none" w:sz="0" w:space="0" w:color="auto"/>
                              </w:divBdr>
                              <w:divsChild>
                                <w:div w:id="1867257076">
                                  <w:marLeft w:val="0"/>
                                  <w:marRight w:val="0"/>
                                  <w:marTop w:val="0"/>
                                  <w:marBottom w:val="60"/>
                                  <w:divBdr>
                                    <w:top w:val="none" w:sz="0" w:space="0" w:color="auto"/>
                                    <w:left w:val="none" w:sz="0" w:space="0" w:color="auto"/>
                                    <w:bottom w:val="none" w:sz="0" w:space="0" w:color="auto"/>
                                    <w:right w:val="none" w:sz="0" w:space="0" w:color="auto"/>
                                  </w:divBdr>
                                  <w:divsChild>
                                    <w:div w:id="1164590878">
                                      <w:marLeft w:val="0"/>
                                      <w:marRight w:val="0"/>
                                      <w:marTop w:val="0"/>
                                      <w:marBottom w:val="0"/>
                                      <w:divBdr>
                                        <w:top w:val="none" w:sz="0" w:space="0" w:color="auto"/>
                                        <w:left w:val="none" w:sz="0" w:space="0" w:color="auto"/>
                                        <w:bottom w:val="none" w:sz="0" w:space="0" w:color="auto"/>
                                        <w:right w:val="none" w:sz="0" w:space="0" w:color="auto"/>
                                      </w:divBdr>
                                      <w:divsChild>
                                        <w:div w:id="1294289196">
                                          <w:marLeft w:val="0"/>
                                          <w:marRight w:val="0"/>
                                          <w:marTop w:val="0"/>
                                          <w:marBottom w:val="0"/>
                                          <w:divBdr>
                                            <w:top w:val="none" w:sz="0" w:space="0" w:color="auto"/>
                                            <w:left w:val="none" w:sz="0" w:space="0" w:color="auto"/>
                                            <w:bottom w:val="none" w:sz="0" w:space="0" w:color="auto"/>
                                            <w:right w:val="none" w:sz="0" w:space="0" w:color="auto"/>
                                          </w:divBdr>
                                          <w:divsChild>
                                            <w:div w:id="1017461206">
                                              <w:marLeft w:val="0"/>
                                              <w:marRight w:val="0"/>
                                              <w:marTop w:val="0"/>
                                              <w:marBottom w:val="0"/>
                                              <w:divBdr>
                                                <w:top w:val="none" w:sz="0" w:space="0" w:color="auto"/>
                                                <w:left w:val="none" w:sz="0" w:space="0" w:color="auto"/>
                                                <w:bottom w:val="none" w:sz="0" w:space="0" w:color="auto"/>
                                                <w:right w:val="none" w:sz="0" w:space="0" w:color="auto"/>
                                              </w:divBdr>
                                              <w:divsChild>
                                                <w:div w:id="118608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44010729">
          <w:marLeft w:val="0"/>
          <w:marRight w:val="0"/>
          <w:marTop w:val="0"/>
          <w:marBottom w:val="0"/>
          <w:divBdr>
            <w:top w:val="none" w:sz="0" w:space="0" w:color="auto"/>
            <w:left w:val="none" w:sz="0" w:space="0" w:color="auto"/>
            <w:bottom w:val="none" w:sz="0" w:space="0" w:color="auto"/>
            <w:right w:val="none" w:sz="0" w:space="0" w:color="auto"/>
          </w:divBdr>
          <w:divsChild>
            <w:div w:id="766459071">
              <w:marLeft w:val="0"/>
              <w:marRight w:val="0"/>
              <w:marTop w:val="0"/>
              <w:marBottom w:val="360"/>
              <w:divBdr>
                <w:top w:val="none" w:sz="0" w:space="0" w:color="auto"/>
                <w:left w:val="none" w:sz="0" w:space="0" w:color="auto"/>
                <w:bottom w:val="none" w:sz="0" w:space="0" w:color="auto"/>
                <w:right w:val="none" w:sz="0" w:space="0" w:color="auto"/>
              </w:divBdr>
              <w:divsChild>
                <w:div w:id="1850484967">
                  <w:marLeft w:val="0"/>
                  <w:marRight w:val="0"/>
                  <w:marTop w:val="0"/>
                  <w:marBottom w:val="0"/>
                  <w:divBdr>
                    <w:top w:val="none" w:sz="0" w:space="0" w:color="auto"/>
                    <w:left w:val="none" w:sz="0" w:space="0" w:color="auto"/>
                    <w:bottom w:val="none" w:sz="0" w:space="0" w:color="auto"/>
                    <w:right w:val="none" w:sz="0" w:space="0" w:color="auto"/>
                  </w:divBdr>
                  <w:divsChild>
                    <w:div w:id="2070760946">
                      <w:marLeft w:val="0"/>
                      <w:marRight w:val="0"/>
                      <w:marTop w:val="0"/>
                      <w:marBottom w:val="0"/>
                      <w:divBdr>
                        <w:top w:val="none" w:sz="0" w:space="0" w:color="auto"/>
                        <w:left w:val="none" w:sz="0" w:space="0" w:color="auto"/>
                        <w:bottom w:val="none" w:sz="0" w:space="0" w:color="auto"/>
                        <w:right w:val="none" w:sz="0" w:space="0" w:color="auto"/>
                      </w:divBdr>
                      <w:divsChild>
                        <w:div w:id="221454722">
                          <w:marLeft w:val="0"/>
                          <w:marRight w:val="0"/>
                          <w:marTop w:val="0"/>
                          <w:marBottom w:val="0"/>
                          <w:divBdr>
                            <w:top w:val="none" w:sz="0" w:space="0" w:color="auto"/>
                            <w:left w:val="none" w:sz="0" w:space="0" w:color="auto"/>
                            <w:bottom w:val="none" w:sz="0" w:space="0" w:color="auto"/>
                            <w:right w:val="none" w:sz="0" w:space="0" w:color="auto"/>
                          </w:divBdr>
                          <w:divsChild>
                            <w:div w:id="616183762">
                              <w:marLeft w:val="0"/>
                              <w:marRight w:val="120"/>
                              <w:marTop w:val="0"/>
                              <w:marBottom w:val="0"/>
                              <w:divBdr>
                                <w:top w:val="none" w:sz="0" w:space="0" w:color="auto"/>
                                <w:left w:val="none" w:sz="0" w:space="0" w:color="auto"/>
                                <w:bottom w:val="none" w:sz="0" w:space="0" w:color="auto"/>
                                <w:right w:val="none" w:sz="0" w:space="0" w:color="auto"/>
                              </w:divBdr>
                              <w:divsChild>
                                <w:div w:id="626856829">
                                  <w:marLeft w:val="-300"/>
                                  <w:marRight w:val="0"/>
                                  <w:marTop w:val="0"/>
                                  <w:marBottom w:val="0"/>
                                  <w:divBdr>
                                    <w:top w:val="none" w:sz="0" w:space="0" w:color="auto"/>
                                    <w:left w:val="none" w:sz="0" w:space="0" w:color="auto"/>
                                    <w:bottom w:val="none" w:sz="0" w:space="0" w:color="auto"/>
                                    <w:right w:val="none" w:sz="0" w:space="0" w:color="auto"/>
                                  </w:divBdr>
                                </w:div>
                              </w:divsChild>
                            </w:div>
                            <w:div w:id="652834237">
                              <w:marLeft w:val="-240"/>
                              <w:marRight w:val="-120"/>
                              <w:marTop w:val="0"/>
                              <w:marBottom w:val="0"/>
                              <w:divBdr>
                                <w:top w:val="none" w:sz="0" w:space="0" w:color="auto"/>
                                <w:left w:val="none" w:sz="0" w:space="0" w:color="auto"/>
                                <w:bottom w:val="none" w:sz="0" w:space="0" w:color="auto"/>
                                <w:right w:val="none" w:sz="0" w:space="0" w:color="auto"/>
                              </w:divBdr>
                              <w:divsChild>
                                <w:div w:id="1258056129">
                                  <w:marLeft w:val="0"/>
                                  <w:marRight w:val="0"/>
                                  <w:marTop w:val="0"/>
                                  <w:marBottom w:val="60"/>
                                  <w:divBdr>
                                    <w:top w:val="none" w:sz="0" w:space="0" w:color="auto"/>
                                    <w:left w:val="none" w:sz="0" w:space="0" w:color="auto"/>
                                    <w:bottom w:val="none" w:sz="0" w:space="0" w:color="auto"/>
                                    <w:right w:val="none" w:sz="0" w:space="0" w:color="auto"/>
                                  </w:divBdr>
                                  <w:divsChild>
                                    <w:div w:id="1348411683">
                                      <w:marLeft w:val="0"/>
                                      <w:marRight w:val="0"/>
                                      <w:marTop w:val="0"/>
                                      <w:marBottom w:val="0"/>
                                      <w:divBdr>
                                        <w:top w:val="none" w:sz="0" w:space="0" w:color="auto"/>
                                        <w:left w:val="none" w:sz="0" w:space="0" w:color="auto"/>
                                        <w:bottom w:val="none" w:sz="0" w:space="0" w:color="auto"/>
                                        <w:right w:val="none" w:sz="0" w:space="0" w:color="auto"/>
                                      </w:divBdr>
                                      <w:divsChild>
                                        <w:div w:id="415904290">
                                          <w:marLeft w:val="0"/>
                                          <w:marRight w:val="0"/>
                                          <w:marTop w:val="0"/>
                                          <w:marBottom w:val="0"/>
                                          <w:divBdr>
                                            <w:top w:val="none" w:sz="0" w:space="0" w:color="auto"/>
                                            <w:left w:val="none" w:sz="0" w:space="0" w:color="auto"/>
                                            <w:bottom w:val="none" w:sz="0" w:space="0" w:color="auto"/>
                                            <w:right w:val="none" w:sz="0" w:space="0" w:color="auto"/>
                                          </w:divBdr>
                                          <w:divsChild>
                                            <w:div w:id="2064206590">
                                              <w:marLeft w:val="0"/>
                                              <w:marRight w:val="0"/>
                                              <w:marTop w:val="0"/>
                                              <w:marBottom w:val="0"/>
                                              <w:divBdr>
                                                <w:top w:val="none" w:sz="0" w:space="0" w:color="auto"/>
                                                <w:left w:val="none" w:sz="0" w:space="0" w:color="auto"/>
                                                <w:bottom w:val="none" w:sz="0" w:space="0" w:color="auto"/>
                                                <w:right w:val="none" w:sz="0" w:space="0" w:color="auto"/>
                                              </w:divBdr>
                                              <w:divsChild>
                                                <w:div w:id="675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1756770">
      <w:bodyDiv w:val="1"/>
      <w:marLeft w:val="0"/>
      <w:marRight w:val="0"/>
      <w:marTop w:val="0"/>
      <w:marBottom w:val="0"/>
      <w:divBdr>
        <w:top w:val="none" w:sz="0" w:space="0" w:color="auto"/>
        <w:left w:val="none" w:sz="0" w:space="0" w:color="auto"/>
        <w:bottom w:val="none" w:sz="0" w:space="0" w:color="auto"/>
        <w:right w:val="none" w:sz="0" w:space="0" w:color="auto"/>
      </w:divBdr>
      <w:divsChild>
        <w:div w:id="800731984">
          <w:marLeft w:val="0"/>
          <w:marRight w:val="0"/>
          <w:marTop w:val="0"/>
          <w:marBottom w:val="0"/>
          <w:divBdr>
            <w:top w:val="none" w:sz="0" w:space="0" w:color="auto"/>
            <w:left w:val="none" w:sz="0" w:space="0" w:color="auto"/>
            <w:bottom w:val="none" w:sz="0" w:space="0" w:color="auto"/>
            <w:right w:val="none" w:sz="0" w:space="0" w:color="auto"/>
          </w:divBdr>
        </w:div>
      </w:divsChild>
    </w:div>
    <w:div w:id="719328418">
      <w:bodyDiv w:val="1"/>
      <w:marLeft w:val="0"/>
      <w:marRight w:val="0"/>
      <w:marTop w:val="0"/>
      <w:marBottom w:val="0"/>
      <w:divBdr>
        <w:top w:val="none" w:sz="0" w:space="0" w:color="auto"/>
        <w:left w:val="none" w:sz="0" w:space="0" w:color="auto"/>
        <w:bottom w:val="none" w:sz="0" w:space="0" w:color="auto"/>
        <w:right w:val="none" w:sz="0" w:space="0" w:color="auto"/>
      </w:divBdr>
    </w:div>
    <w:div w:id="829950998">
      <w:bodyDiv w:val="1"/>
      <w:marLeft w:val="0"/>
      <w:marRight w:val="0"/>
      <w:marTop w:val="0"/>
      <w:marBottom w:val="0"/>
      <w:divBdr>
        <w:top w:val="none" w:sz="0" w:space="0" w:color="auto"/>
        <w:left w:val="none" w:sz="0" w:space="0" w:color="auto"/>
        <w:bottom w:val="none" w:sz="0" w:space="0" w:color="auto"/>
        <w:right w:val="none" w:sz="0" w:space="0" w:color="auto"/>
      </w:divBdr>
    </w:div>
    <w:div w:id="900212615">
      <w:bodyDiv w:val="1"/>
      <w:marLeft w:val="0"/>
      <w:marRight w:val="0"/>
      <w:marTop w:val="0"/>
      <w:marBottom w:val="0"/>
      <w:divBdr>
        <w:top w:val="none" w:sz="0" w:space="0" w:color="auto"/>
        <w:left w:val="none" w:sz="0" w:space="0" w:color="auto"/>
        <w:bottom w:val="none" w:sz="0" w:space="0" w:color="auto"/>
        <w:right w:val="none" w:sz="0" w:space="0" w:color="auto"/>
      </w:divBdr>
    </w:div>
    <w:div w:id="911965267">
      <w:bodyDiv w:val="1"/>
      <w:marLeft w:val="0"/>
      <w:marRight w:val="0"/>
      <w:marTop w:val="0"/>
      <w:marBottom w:val="0"/>
      <w:divBdr>
        <w:top w:val="none" w:sz="0" w:space="0" w:color="auto"/>
        <w:left w:val="none" w:sz="0" w:space="0" w:color="auto"/>
        <w:bottom w:val="none" w:sz="0" w:space="0" w:color="auto"/>
        <w:right w:val="none" w:sz="0" w:space="0" w:color="auto"/>
      </w:divBdr>
    </w:div>
    <w:div w:id="1078134505">
      <w:bodyDiv w:val="1"/>
      <w:marLeft w:val="0"/>
      <w:marRight w:val="0"/>
      <w:marTop w:val="0"/>
      <w:marBottom w:val="0"/>
      <w:divBdr>
        <w:top w:val="none" w:sz="0" w:space="0" w:color="auto"/>
        <w:left w:val="none" w:sz="0" w:space="0" w:color="auto"/>
        <w:bottom w:val="none" w:sz="0" w:space="0" w:color="auto"/>
        <w:right w:val="none" w:sz="0" w:space="0" w:color="auto"/>
      </w:divBdr>
    </w:div>
    <w:div w:id="1123429136">
      <w:bodyDiv w:val="1"/>
      <w:marLeft w:val="0"/>
      <w:marRight w:val="0"/>
      <w:marTop w:val="0"/>
      <w:marBottom w:val="0"/>
      <w:divBdr>
        <w:top w:val="none" w:sz="0" w:space="0" w:color="auto"/>
        <w:left w:val="none" w:sz="0" w:space="0" w:color="auto"/>
        <w:bottom w:val="none" w:sz="0" w:space="0" w:color="auto"/>
        <w:right w:val="none" w:sz="0" w:space="0" w:color="auto"/>
      </w:divBdr>
      <w:divsChild>
        <w:div w:id="441531892">
          <w:marLeft w:val="0"/>
          <w:marRight w:val="0"/>
          <w:marTop w:val="0"/>
          <w:marBottom w:val="0"/>
          <w:divBdr>
            <w:top w:val="none" w:sz="0" w:space="0" w:color="auto"/>
            <w:left w:val="none" w:sz="0" w:space="0" w:color="auto"/>
            <w:bottom w:val="none" w:sz="0" w:space="0" w:color="auto"/>
            <w:right w:val="none" w:sz="0" w:space="0" w:color="auto"/>
          </w:divBdr>
          <w:divsChild>
            <w:div w:id="2100129293">
              <w:marLeft w:val="0"/>
              <w:marRight w:val="0"/>
              <w:marTop w:val="0"/>
              <w:marBottom w:val="0"/>
              <w:divBdr>
                <w:top w:val="none" w:sz="0" w:space="0" w:color="auto"/>
                <w:left w:val="none" w:sz="0" w:space="0" w:color="auto"/>
                <w:bottom w:val="none" w:sz="0" w:space="0" w:color="auto"/>
                <w:right w:val="none" w:sz="0" w:space="0" w:color="auto"/>
              </w:divBdr>
              <w:divsChild>
                <w:div w:id="671225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606671">
      <w:bodyDiv w:val="1"/>
      <w:marLeft w:val="0"/>
      <w:marRight w:val="0"/>
      <w:marTop w:val="0"/>
      <w:marBottom w:val="0"/>
      <w:divBdr>
        <w:top w:val="none" w:sz="0" w:space="0" w:color="auto"/>
        <w:left w:val="none" w:sz="0" w:space="0" w:color="auto"/>
        <w:bottom w:val="none" w:sz="0" w:space="0" w:color="auto"/>
        <w:right w:val="none" w:sz="0" w:space="0" w:color="auto"/>
      </w:divBdr>
      <w:divsChild>
        <w:div w:id="1681348352">
          <w:marLeft w:val="0"/>
          <w:marRight w:val="0"/>
          <w:marTop w:val="0"/>
          <w:marBottom w:val="0"/>
          <w:divBdr>
            <w:top w:val="none" w:sz="0" w:space="0" w:color="auto"/>
            <w:left w:val="none" w:sz="0" w:space="0" w:color="auto"/>
            <w:bottom w:val="none" w:sz="0" w:space="0" w:color="auto"/>
            <w:right w:val="none" w:sz="0" w:space="0" w:color="auto"/>
          </w:divBdr>
          <w:divsChild>
            <w:div w:id="217980335">
              <w:marLeft w:val="0"/>
              <w:marRight w:val="0"/>
              <w:marTop w:val="0"/>
              <w:marBottom w:val="360"/>
              <w:divBdr>
                <w:top w:val="none" w:sz="0" w:space="0" w:color="auto"/>
                <w:left w:val="none" w:sz="0" w:space="0" w:color="auto"/>
                <w:bottom w:val="none" w:sz="0" w:space="0" w:color="auto"/>
                <w:right w:val="none" w:sz="0" w:space="0" w:color="auto"/>
              </w:divBdr>
              <w:divsChild>
                <w:div w:id="1177159250">
                  <w:marLeft w:val="0"/>
                  <w:marRight w:val="0"/>
                  <w:marTop w:val="0"/>
                  <w:marBottom w:val="0"/>
                  <w:divBdr>
                    <w:top w:val="none" w:sz="0" w:space="0" w:color="auto"/>
                    <w:left w:val="none" w:sz="0" w:space="0" w:color="auto"/>
                    <w:bottom w:val="none" w:sz="0" w:space="0" w:color="auto"/>
                    <w:right w:val="none" w:sz="0" w:space="0" w:color="auto"/>
                  </w:divBdr>
                  <w:divsChild>
                    <w:div w:id="1937324014">
                      <w:marLeft w:val="0"/>
                      <w:marRight w:val="0"/>
                      <w:marTop w:val="0"/>
                      <w:marBottom w:val="0"/>
                      <w:divBdr>
                        <w:top w:val="none" w:sz="0" w:space="0" w:color="auto"/>
                        <w:left w:val="none" w:sz="0" w:space="0" w:color="auto"/>
                        <w:bottom w:val="none" w:sz="0" w:space="0" w:color="auto"/>
                        <w:right w:val="none" w:sz="0" w:space="0" w:color="auto"/>
                      </w:divBdr>
                      <w:divsChild>
                        <w:div w:id="2018385762">
                          <w:marLeft w:val="0"/>
                          <w:marRight w:val="0"/>
                          <w:marTop w:val="0"/>
                          <w:marBottom w:val="0"/>
                          <w:divBdr>
                            <w:top w:val="none" w:sz="0" w:space="0" w:color="auto"/>
                            <w:left w:val="none" w:sz="0" w:space="0" w:color="auto"/>
                            <w:bottom w:val="none" w:sz="0" w:space="0" w:color="auto"/>
                            <w:right w:val="none" w:sz="0" w:space="0" w:color="auto"/>
                          </w:divBdr>
                          <w:divsChild>
                            <w:div w:id="1406104276">
                              <w:marLeft w:val="0"/>
                              <w:marRight w:val="120"/>
                              <w:marTop w:val="0"/>
                              <w:marBottom w:val="0"/>
                              <w:divBdr>
                                <w:top w:val="none" w:sz="0" w:space="0" w:color="auto"/>
                                <w:left w:val="none" w:sz="0" w:space="0" w:color="auto"/>
                                <w:bottom w:val="none" w:sz="0" w:space="0" w:color="auto"/>
                                <w:right w:val="none" w:sz="0" w:space="0" w:color="auto"/>
                              </w:divBdr>
                              <w:divsChild>
                                <w:div w:id="1002046887">
                                  <w:marLeft w:val="-300"/>
                                  <w:marRight w:val="0"/>
                                  <w:marTop w:val="0"/>
                                  <w:marBottom w:val="0"/>
                                  <w:divBdr>
                                    <w:top w:val="none" w:sz="0" w:space="0" w:color="auto"/>
                                    <w:left w:val="none" w:sz="0" w:space="0" w:color="auto"/>
                                    <w:bottom w:val="none" w:sz="0" w:space="0" w:color="auto"/>
                                    <w:right w:val="none" w:sz="0" w:space="0" w:color="auto"/>
                                  </w:divBdr>
                                </w:div>
                              </w:divsChild>
                            </w:div>
                            <w:div w:id="1440417312">
                              <w:marLeft w:val="-240"/>
                              <w:marRight w:val="-120"/>
                              <w:marTop w:val="0"/>
                              <w:marBottom w:val="0"/>
                              <w:divBdr>
                                <w:top w:val="none" w:sz="0" w:space="0" w:color="auto"/>
                                <w:left w:val="none" w:sz="0" w:space="0" w:color="auto"/>
                                <w:bottom w:val="none" w:sz="0" w:space="0" w:color="auto"/>
                                <w:right w:val="none" w:sz="0" w:space="0" w:color="auto"/>
                              </w:divBdr>
                              <w:divsChild>
                                <w:div w:id="1156534113">
                                  <w:marLeft w:val="0"/>
                                  <w:marRight w:val="0"/>
                                  <w:marTop w:val="0"/>
                                  <w:marBottom w:val="60"/>
                                  <w:divBdr>
                                    <w:top w:val="none" w:sz="0" w:space="0" w:color="auto"/>
                                    <w:left w:val="none" w:sz="0" w:space="0" w:color="auto"/>
                                    <w:bottom w:val="none" w:sz="0" w:space="0" w:color="auto"/>
                                    <w:right w:val="none" w:sz="0" w:space="0" w:color="auto"/>
                                  </w:divBdr>
                                  <w:divsChild>
                                    <w:div w:id="1506747413">
                                      <w:marLeft w:val="0"/>
                                      <w:marRight w:val="0"/>
                                      <w:marTop w:val="0"/>
                                      <w:marBottom w:val="0"/>
                                      <w:divBdr>
                                        <w:top w:val="none" w:sz="0" w:space="0" w:color="auto"/>
                                        <w:left w:val="none" w:sz="0" w:space="0" w:color="auto"/>
                                        <w:bottom w:val="none" w:sz="0" w:space="0" w:color="auto"/>
                                        <w:right w:val="none" w:sz="0" w:space="0" w:color="auto"/>
                                      </w:divBdr>
                                      <w:divsChild>
                                        <w:div w:id="1781486213">
                                          <w:marLeft w:val="0"/>
                                          <w:marRight w:val="0"/>
                                          <w:marTop w:val="0"/>
                                          <w:marBottom w:val="0"/>
                                          <w:divBdr>
                                            <w:top w:val="none" w:sz="0" w:space="0" w:color="auto"/>
                                            <w:left w:val="none" w:sz="0" w:space="0" w:color="auto"/>
                                            <w:bottom w:val="none" w:sz="0" w:space="0" w:color="auto"/>
                                            <w:right w:val="none" w:sz="0" w:space="0" w:color="auto"/>
                                          </w:divBdr>
                                          <w:divsChild>
                                            <w:div w:id="2143037319">
                                              <w:marLeft w:val="0"/>
                                              <w:marRight w:val="0"/>
                                              <w:marTop w:val="0"/>
                                              <w:marBottom w:val="0"/>
                                              <w:divBdr>
                                                <w:top w:val="none" w:sz="0" w:space="0" w:color="auto"/>
                                                <w:left w:val="none" w:sz="0" w:space="0" w:color="auto"/>
                                                <w:bottom w:val="none" w:sz="0" w:space="0" w:color="auto"/>
                                                <w:right w:val="none" w:sz="0" w:space="0" w:color="auto"/>
                                              </w:divBdr>
                                              <w:divsChild>
                                                <w:div w:id="153422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77955036">
          <w:marLeft w:val="0"/>
          <w:marRight w:val="0"/>
          <w:marTop w:val="0"/>
          <w:marBottom w:val="0"/>
          <w:divBdr>
            <w:top w:val="none" w:sz="0" w:space="0" w:color="auto"/>
            <w:left w:val="none" w:sz="0" w:space="0" w:color="auto"/>
            <w:bottom w:val="none" w:sz="0" w:space="0" w:color="auto"/>
            <w:right w:val="none" w:sz="0" w:space="0" w:color="auto"/>
          </w:divBdr>
          <w:divsChild>
            <w:div w:id="39480744">
              <w:marLeft w:val="0"/>
              <w:marRight w:val="0"/>
              <w:marTop w:val="0"/>
              <w:marBottom w:val="0"/>
              <w:divBdr>
                <w:top w:val="none" w:sz="0" w:space="0" w:color="auto"/>
                <w:left w:val="none" w:sz="0" w:space="0" w:color="auto"/>
                <w:bottom w:val="none" w:sz="0" w:space="0" w:color="auto"/>
                <w:right w:val="none" w:sz="0" w:space="0" w:color="auto"/>
              </w:divBdr>
              <w:divsChild>
                <w:div w:id="1984847982">
                  <w:marLeft w:val="0"/>
                  <w:marRight w:val="0"/>
                  <w:marTop w:val="0"/>
                  <w:marBottom w:val="0"/>
                  <w:divBdr>
                    <w:top w:val="none" w:sz="0" w:space="0" w:color="auto"/>
                    <w:left w:val="none" w:sz="0" w:space="0" w:color="auto"/>
                    <w:bottom w:val="none" w:sz="0" w:space="0" w:color="auto"/>
                    <w:right w:val="none" w:sz="0" w:space="0" w:color="auto"/>
                  </w:divBdr>
                  <w:divsChild>
                    <w:div w:id="1843156954">
                      <w:marLeft w:val="0"/>
                      <w:marRight w:val="0"/>
                      <w:marTop w:val="0"/>
                      <w:marBottom w:val="0"/>
                      <w:divBdr>
                        <w:top w:val="none" w:sz="0" w:space="0" w:color="auto"/>
                        <w:left w:val="none" w:sz="0" w:space="0" w:color="auto"/>
                        <w:bottom w:val="none" w:sz="0" w:space="0" w:color="auto"/>
                        <w:right w:val="none" w:sz="0" w:space="0" w:color="auto"/>
                      </w:divBdr>
                      <w:divsChild>
                        <w:div w:id="2021345685">
                          <w:marLeft w:val="0"/>
                          <w:marRight w:val="0"/>
                          <w:marTop w:val="0"/>
                          <w:marBottom w:val="0"/>
                          <w:divBdr>
                            <w:top w:val="none" w:sz="0" w:space="0" w:color="auto"/>
                            <w:left w:val="none" w:sz="0" w:space="0" w:color="auto"/>
                            <w:bottom w:val="none" w:sz="0" w:space="0" w:color="auto"/>
                            <w:right w:val="none" w:sz="0" w:space="0" w:color="auto"/>
                          </w:divBdr>
                          <w:divsChild>
                            <w:div w:id="2005160629">
                              <w:marLeft w:val="-240"/>
                              <w:marRight w:val="-120"/>
                              <w:marTop w:val="0"/>
                              <w:marBottom w:val="0"/>
                              <w:divBdr>
                                <w:top w:val="none" w:sz="0" w:space="0" w:color="auto"/>
                                <w:left w:val="none" w:sz="0" w:space="0" w:color="auto"/>
                                <w:bottom w:val="none" w:sz="0" w:space="0" w:color="auto"/>
                                <w:right w:val="none" w:sz="0" w:space="0" w:color="auto"/>
                              </w:divBdr>
                              <w:divsChild>
                                <w:div w:id="1049299381">
                                  <w:marLeft w:val="0"/>
                                  <w:marRight w:val="0"/>
                                  <w:marTop w:val="0"/>
                                  <w:marBottom w:val="60"/>
                                  <w:divBdr>
                                    <w:top w:val="none" w:sz="0" w:space="0" w:color="auto"/>
                                    <w:left w:val="none" w:sz="0" w:space="0" w:color="auto"/>
                                    <w:bottom w:val="none" w:sz="0" w:space="0" w:color="auto"/>
                                    <w:right w:val="none" w:sz="0" w:space="0" w:color="auto"/>
                                  </w:divBdr>
                                  <w:divsChild>
                                    <w:div w:id="187914658">
                                      <w:marLeft w:val="0"/>
                                      <w:marRight w:val="0"/>
                                      <w:marTop w:val="0"/>
                                      <w:marBottom w:val="0"/>
                                      <w:divBdr>
                                        <w:top w:val="none" w:sz="0" w:space="0" w:color="auto"/>
                                        <w:left w:val="none" w:sz="0" w:space="0" w:color="auto"/>
                                        <w:bottom w:val="none" w:sz="0" w:space="0" w:color="auto"/>
                                        <w:right w:val="none" w:sz="0" w:space="0" w:color="auto"/>
                                      </w:divBdr>
                                      <w:divsChild>
                                        <w:div w:id="884756602">
                                          <w:marLeft w:val="0"/>
                                          <w:marRight w:val="0"/>
                                          <w:marTop w:val="0"/>
                                          <w:marBottom w:val="0"/>
                                          <w:divBdr>
                                            <w:top w:val="none" w:sz="0" w:space="0" w:color="auto"/>
                                            <w:left w:val="none" w:sz="0" w:space="0" w:color="auto"/>
                                            <w:bottom w:val="none" w:sz="0" w:space="0" w:color="auto"/>
                                            <w:right w:val="none" w:sz="0" w:space="0" w:color="auto"/>
                                          </w:divBdr>
                                          <w:divsChild>
                                            <w:div w:id="1631400041">
                                              <w:marLeft w:val="0"/>
                                              <w:marRight w:val="0"/>
                                              <w:marTop w:val="0"/>
                                              <w:marBottom w:val="0"/>
                                              <w:divBdr>
                                                <w:top w:val="none" w:sz="0" w:space="0" w:color="auto"/>
                                                <w:left w:val="none" w:sz="0" w:space="0" w:color="auto"/>
                                                <w:bottom w:val="none" w:sz="0" w:space="0" w:color="auto"/>
                                                <w:right w:val="none" w:sz="0" w:space="0" w:color="auto"/>
                                              </w:divBdr>
                                              <w:divsChild>
                                                <w:div w:id="73991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36209361">
      <w:bodyDiv w:val="1"/>
      <w:marLeft w:val="0"/>
      <w:marRight w:val="0"/>
      <w:marTop w:val="0"/>
      <w:marBottom w:val="0"/>
      <w:divBdr>
        <w:top w:val="none" w:sz="0" w:space="0" w:color="auto"/>
        <w:left w:val="none" w:sz="0" w:space="0" w:color="auto"/>
        <w:bottom w:val="none" w:sz="0" w:space="0" w:color="auto"/>
        <w:right w:val="none" w:sz="0" w:space="0" w:color="auto"/>
      </w:divBdr>
    </w:div>
    <w:div w:id="1260989128">
      <w:bodyDiv w:val="1"/>
      <w:marLeft w:val="0"/>
      <w:marRight w:val="0"/>
      <w:marTop w:val="0"/>
      <w:marBottom w:val="0"/>
      <w:divBdr>
        <w:top w:val="none" w:sz="0" w:space="0" w:color="auto"/>
        <w:left w:val="none" w:sz="0" w:space="0" w:color="auto"/>
        <w:bottom w:val="none" w:sz="0" w:space="0" w:color="auto"/>
        <w:right w:val="none" w:sz="0" w:space="0" w:color="auto"/>
      </w:divBdr>
    </w:div>
    <w:div w:id="1443068846">
      <w:bodyDiv w:val="1"/>
      <w:marLeft w:val="0"/>
      <w:marRight w:val="0"/>
      <w:marTop w:val="0"/>
      <w:marBottom w:val="0"/>
      <w:divBdr>
        <w:top w:val="none" w:sz="0" w:space="0" w:color="auto"/>
        <w:left w:val="none" w:sz="0" w:space="0" w:color="auto"/>
        <w:bottom w:val="none" w:sz="0" w:space="0" w:color="auto"/>
        <w:right w:val="none" w:sz="0" w:space="0" w:color="auto"/>
      </w:divBdr>
      <w:divsChild>
        <w:div w:id="1560092049">
          <w:marLeft w:val="0"/>
          <w:marRight w:val="0"/>
          <w:marTop w:val="0"/>
          <w:marBottom w:val="0"/>
          <w:divBdr>
            <w:top w:val="none" w:sz="0" w:space="0" w:color="auto"/>
            <w:left w:val="none" w:sz="0" w:space="0" w:color="auto"/>
            <w:bottom w:val="none" w:sz="0" w:space="0" w:color="auto"/>
            <w:right w:val="none" w:sz="0" w:space="0" w:color="auto"/>
          </w:divBdr>
          <w:divsChild>
            <w:div w:id="1391146331">
              <w:marLeft w:val="0"/>
              <w:marRight w:val="0"/>
              <w:marTop w:val="0"/>
              <w:marBottom w:val="0"/>
              <w:divBdr>
                <w:top w:val="none" w:sz="0" w:space="0" w:color="auto"/>
                <w:left w:val="none" w:sz="0" w:space="0" w:color="auto"/>
                <w:bottom w:val="none" w:sz="0" w:space="0" w:color="auto"/>
                <w:right w:val="none" w:sz="0" w:space="0" w:color="auto"/>
              </w:divBdr>
              <w:divsChild>
                <w:div w:id="965087165">
                  <w:marLeft w:val="0"/>
                  <w:marRight w:val="0"/>
                  <w:marTop w:val="0"/>
                  <w:marBottom w:val="0"/>
                  <w:divBdr>
                    <w:top w:val="none" w:sz="0" w:space="0" w:color="auto"/>
                    <w:left w:val="none" w:sz="0" w:space="0" w:color="auto"/>
                    <w:bottom w:val="none" w:sz="0" w:space="0" w:color="auto"/>
                    <w:right w:val="none" w:sz="0" w:space="0" w:color="auto"/>
                  </w:divBdr>
                </w:div>
              </w:divsChild>
            </w:div>
            <w:div w:id="1433086638">
              <w:marLeft w:val="0"/>
              <w:marRight w:val="0"/>
              <w:marTop w:val="0"/>
              <w:marBottom w:val="0"/>
              <w:divBdr>
                <w:top w:val="none" w:sz="0" w:space="0" w:color="auto"/>
                <w:left w:val="none" w:sz="0" w:space="0" w:color="auto"/>
                <w:bottom w:val="none" w:sz="0" w:space="0" w:color="auto"/>
                <w:right w:val="none" w:sz="0" w:space="0" w:color="auto"/>
              </w:divBdr>
              <w:divsChild>
                <w:div w:id="1959099206">
                  <w:marLeft w:val="0"/>
                  <w:marRight w:val="0"/>
                  <w:marTop w:val="0"/>
                  <w:marBottom w:val="0"/>
                  <w:divBdr>
                    <w:top w:val="none" w:sz="0" w:space="0" w:color="auto"/>
                    <w:left w:val="none" w:sz="0" w:space="0" w:color="auto"/>
                    <w:bottom w:val="none" w:sz="0" w:space="0" w:color="auto"/>
                    <w:right w:val="none" w:sz="0" w:space="0" w:color="auto"/>
                  </w:divBdr>
                </w:div>
              </w:divsChild>
            </w:div>
            <w:div w:id="2004233301">
              <w:marLeft w:val="0"/>
              <w:marRight w:val="0"/>
              <w:marTop w:val="0"/>
              <w:marBottom w:val="0"/>
              <w:divBdr>
                <w:top w:val="none" w:sz="0" w:space="0" w:color="auto"/>
                <w:left w:val="none" w:sz="0" w:space="0" w:color="auto"/>
                <w:bottom w:val="none" w:sz="0" w:space="0" w:color="auto"/>
                <w:right w:val="none" w:sz="0" w:space="0" w:color="auto"/>
              </w:divBdr>
              <w:divsChild>
                <w:div w:id="176313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475863">
      <w:bodyDiv w:val="1"/>
      <w:marLeft w:val="0"/>
      <w:marRight w:val="0"/>
      <w:marTop w:val="0"/>
      <w:marBottom w:val="0"/>
      <w:divBdr>
        <w:top w:val="none" w:sz="0" w:space="0" w:color="auto"/>
        <w:left w:val="none" w:sz="0" w:space="0" w:color="auto"/>
        <w:bottom w:val="none" w:sz="0" w:space="0" w:color="auto"/>
        <w:right w:val="none" w:sz="0" w:space="0" w:color="auto"/>
      </w:divBdr>
    </w:div>
    <w:div w:id="1565726074">
      <w:bodyDiv w:val="1"/>
      <w:marLeft w:val="0"/>
      <w:marRight w:val="0"/>
      <w:marTop w:val="0"/>
      <w:marBottom w:val="0"/>
      <w:divBdr>
        <w:top w:val="none" w:sz="0" w:space="0" w:color="auto"/>
        <w:left w:val="none" w:sz="0" w:space="0" w:color="auto"/>
        <w:bottom w:val="none" w:sz="0" w:space="0" w:color="auto"/>
        <w:right w:val="none" w:sz="0" w:space="0" w:color="auto"/>
      </w:divBdr>
    </w:div>
    <w:div w:id="1608384681">
      <w:bodyDiv w:val="1"/>
      <w:marLeft w:val="0"/>
      <w:marRight w:val="0"/>
      <w:marTop w:val="0"/>
      <w:marBottom w:val="0"/>
      <w:divBdr>
        <w:top w:val="none" w:sz="0" w:space="0" w:color="auto"/>
        <w:left w:val="none" w:sz="0" w:space="0" w:color="auto"/>
        <w:bottom w:val="none" w:sz="0" w:space="0" w:color="auto"/>
        <w:right w:val="none" w:sz="0" w:space="0" w:color="auto"/>
      </w:divBdr>
      <w:divsChild>
        <w:div w:id="1283078547">
          <w:marLeft w:val="0"/>
          <w:marRight w:val="0"/>
          <w:marTop w:val="0"/>
          <w:marBottom w:val="0"/>
          <w:divBdr>
            <w:top w:val="none" w:sz="0" w:space="0" w:color="auto"/>
            <w:left w:val="none" w:sz="0" w:space="0" w:color="auto"/>
            <w:bottom w:val="none" w:sz="0" w:space="0" w:color="auto"/>
            <w:right w:val="none" w:sz="0" w:space="0" w:color="auto"/>
          </w:divBdr>
        </w:div>
      </w:divsChild>
    </w:div>
    <w:div w:id="1806852402">
      <w:bodyDiv w:val="1"/>
      <w:marLeft w:val="0"/>
      <w:marRight w:val="0"/>
      <w:marTop w:val="0"/>
      <w:marBottom w:val="0"/>
      <w:divBdr>
        <w:top w:val="none" w:sz="0" w:space="0" w:color="auto"/>
        <w:left w:val="none" w:sz="0" w:space="0" w:color="auto"/>
        <w:bottom w:val="none" w:sz="0" w:space="0" w:color="auto"/>
        <w:right w:val="none" w:sz="0" w:space="0" w:color="auto"/>
      </w:divBdr>
      <w:divsChild>
        <w:div w:id="981808915">
          <w:marLeft w:val="0"/>
          <w:marRight w:val="0"/>
          <w:marTop w:val="0"/>
          <w:marBottom w:val="0"/>
          <w:divBdr>
            <w:top w:val="none" w:sz="0" w:space="0" w:color="auto"/>
            <w:left w:val="none" w:sz="0" w:space="0" w:color="auto"/>
            <w:bottom w:val="none" w:sz="0" w:space="0" w:color="auto"/>
            <w:right w:val="none" w:sz="0" w:space="0" w:color="auto"/>
          </w:divBdr>
          <w:divsChild>
            <w:div w:id="465973590">
              <w:marLeft w:val="0"/>
              <w:marRight w:val="0"/>
              <w:marTop w:val="0"/>
              <w:marBottom w:val="0"/>
              <w:divBdr>
                <w:top w:val="none" w:sz="0" w:space="0" w:color="auto"/>
                <w:left w:val="none" w:sz="0" w:space="0" w:color="auto"/>
                <w:bottom w:val="none" w:sz="0" w:space="0" w:color="auto"/>
                <w:right w:val="none" w:sz="0" w:space="0" w:color="auto"/>
              </w:divBdr>
              <w:divsChild>
                <w:div w:id="56800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52434">
      <w:bodyDiv w:val="1"/>
      <w:marLeft w:val="0"/>
      <w:marRight w:val="0"/>
      <w:marTop w:val="0"/>
      <w:marBottom w:val="0"/>
      <w:divBdr>
        <w:top w:val="none" w:sz="0" w:space="0" w:color="auto"/>
        <w:left w:val="none" w:sz="0" w:space="0" w:color="auto"/>
        <w:bottom w:val="none" w:sz="0" w:space="0" w:color="auto"/>
        <w:right w:val="none" w:sz="0" w:space="0" w:color="auto"/>
      </w:divBdr>
    </w:div>
    <w:div w:id="1980525492">
      <w:bodyDiv w:val="1"/>
      <w:marLeft w:val="0"/>
      <w:marRight w:val="0"/>
      <w:marTop w:val="0"/>
      <w:marBottom w:val="0"/>
      <w:divBdr>
        <w:top w:val="none" w:sz="0" w:space="0" w:color="auto"/>
        <w:left w:val="none" w:sz="0" w:space="0" w:color="auto"/>
        <w:bottom w:val="none" w:sz="0" w:space="0" w:color="auto"/>
        <w:right w:val="none" w:sz="0" w:space="0" w:color="auto"/>
      </w:divBdr>
      <w:divsChild>
        <w:div w:id="1881474859">
          <w:marLeft w:val="0"/>
          <w:marRight w:val="0"/>
          <w:marTop w:val="0"/>
          <w:marBottom w:val="0"/>
          <w:divBdr>
            <w:top w:val="none" w:sz="0" w:space="0" w:color="auto"/>
            <w:left w:val="none" w:sz="0" w:space="0" w:color="auto"/>
            <w:bottom w:val="none" w:sz="0" w:space="0" w:color="auto"/>
            <w:right w:val="none" w:sz="0" w:space="0" w:color="auto"/>
          </w:divBdr>
          <w:divsChild>
            <w:div w:id="3366845">
              <w:marLeft w:val="0"/>
              <w:marRight w:val="0"/>
              <w:marTop w:val="0"/>
              <w:marBottom w:val="0"/>
              <w:divBdr>
                <w:top w:val="none" w:sz="0" w:space="0" w:color="auto"/>
                <w:left w:val="none" w:sz="0" w:space="0" w:color="auto"/>
                <w:bottom w:val="none" w:sz="0" w:space="0" w:color="auto"/>
                <w:right w:val="none" w:sz="0" w:space="0" w:color="auto"/>
              </w:divBdr>
              <w:divsChild>
                <w:div w:id="1312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115259">
      <w:bodyDiv w:val="1"/>
      <w:marLeft w:val="0"/>
      <w:marRight w:val="0"/>
      <w:marTop w:val="0"/>
      <w:marBottom w:val="0"/>
      <w:divBdr>
        <w:top w:val="none" w:sz="0" w:space="0" w:color="auto"/>
        <w:left w:val="none" w:sz="0" w:space="0" w:color="auto"/>
        <w:bottom w:val="none" w:sz="0" w:space="0" w:color="auto"/>
        <w:right w:val="none" w:sz="0" w:space="0" w:color="auto"/>
      </w:divBdr>
      <w:divsChild>
        <w:div w:id="299195161">
          <w:marLeft w:val="0"/>
          <w:marRight w:val="0"/>
          <w:marTop w:val="0"/>
          <w:marBottom w:val="0"/>
          <w:divBdr>
            <w:top w:val="none" w:sz="0" w:space="0" w:color="auto"/>
            <w:left w:val="none" w:sz="0" w:space="0" w:color="auto"/>
            <w:bottom w:val="none" w:sz="0" w:space="0" w:color="auto"/>
            <w:right w:val="none" w:sz="0" w:space="0" w:color="auto"/>
          </w:divBdr>
          <w:divsChild>
            <w:div w:id="687292451">
              <w:marLeft w:val="0"/>
              <w:marRight w:val="0"/>
              <w:marTop w:val="0"/>
              <w:marBottom w:val="0"/>
              <w:divBdr>
                <w:top w:val="none" w:sz="0" w:space="0" w:color="auto"/>
                <w:left w:val="none" w:sz="0" w:space="0" w:color="auto"/>
                <w:bottom w:val="none" w:sz="0" w:space="0" w:color="auto"/>
                <w:right w:val="none" w:sz="0" w:space="0" w:color="auto"/>
              </w:divBdr>
              <w:divsChild>
                <w:div w:id="1560702771">
                  <w:marLeft w:val="0"/>
                  <w:marRight w:val="0"/>
                  <w:marTop w:val="0"/>
                  <w:marBottom w:val="0"/>
                  <w:divBdr>
                    <w:top w:val="none" w:sz="0" w:space="0" w:color="auto"/>
                    <w:left w:val="none" w:sz="0" w:space="0" w:color="auto"/>
                    <w:bottom w:val="none" w:sz="0" w:space="0" w:color="auto"/>
                    <w:right w:val="none" w:sz="0" w:space="0" w:color="auto"/>
                  </w:divBdr>
                  <w:divsChild>
                    <w:div w:id="182800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124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5F859-705B-8149-B345-174A5F443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40</Pages>
  <Words>15364</Words>
  <Characters>87575</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e Magno de Gouveia Quintal</dc:creator>
  <cp:keywords/>
  <dc:description/>
  <cp:lastModifiedBy>Filipe Magno de Gouveia Quintal</cp:lastModifiedBy>
  <cp:revision>16</cp:revision>
  <cp:lastPrinted>2024-09-25T14:10:00Z</cp:lastPrinted>
  <dcterms:created xsi:type="dcterms:W3CDTF">2024-09-25T14:10:00Z</dcterms:created>
  <dcterms:modified xsi:type="dcterms:W3CDTF">2024-09-2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jSndfO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